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114485356"/>
    <w:bookmarkStart w:id="1" w:name="_Hlk106572155"/>
    <w:p w14:paraId="49F852E2" w14:textId="24835A80" w:rsidR="00074548" w:rsidRPr="00E15EAE" w:rsidRDefault="00760205" w:rsidP="00E15EAE">
      <w:pPr>
        <w:pStyle w:val="a7"/>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proofErr w:type="spellStart"/>
      <w:r w:rsidR="00074548">
        <w:t>Khen</w:t>
      </w:r>
      <w:proofErr w:type="spellEnd"/>
      <w:r w:rsidR="00074548">
        <w:t xml:space="preserve"> Heller</w:t>
      </w:r>
      <w:r w:rsidR="00074548">
        <w:rPr>
          <w:vertAlign w:val="superscript"/>
        </w:rPr>
        <w:t>1</w:t>
      </w:r>
      <w:r w:rsidR="00F46961">
        <w:t>;</w:t>
      </w:r>
      <w:r w:rsidR="00074548">
        <w:t xml:space="preserve"> Craig S. Chapman</w:t>
      </w:r>
      <w:r w:rsidR="00074548">
        <w:rPr>
          <w:vertAlign w:val="superscript"/>
        </w:rPr>
        <w:t>2</w:t>
      </w:r>
      <w:proofErr w:type="gramStart"/>
      <w:r w:rsidR="00074548">
        <w:rPr>
          <w:vertAlign w:val="superscript"/>
        </w:rPr>
        <w:t>,3</w:t>
      </w:r>
      <w:proofErr w:type="gramEnd"/>
      <w:r w:rsidR="00F46961">
        <w:t>;</w:t>
      </w:r>
      <w:r w:rsidR="00074548">
        <w:t xml:space="preserve"> Liad Mudrik</w:t>
      </w:r>
      <w:r w:rsidR="00074548">
        <w:rPr>
          <w:vertAlign w:val="superscript"/>
        </w:rPr>
        <w:t>1,4</w:t>
      </w:r>
      <w:r w:rsidR="00F46961">
        <w:t>;</w:t>
      </w:r>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proofErr w:type="spellStart"/>
      <w:r w:rsidR="00074548" w:rsidRPr="006D6EF5">
        <w:t>Sagol</w:t>
      </w:r>
      <w:proofErr w:type="spellEnd"/>
      <w:r w:rsidR="00074548" w:rsidRPr="006D6EF5">
        <w:t xml:space="preserve"> School of Neuroscience, Tel Aviv University</w:t>
      </w:r>
      <w:r w:rsidR="00F46961">
        <w:t xml:space="preserve">, </w:t>
      </w:r>
      <w:r w:rsidR="00B56BA4">
        <w:t>Tel-Aviv, Israel</w:t>
      </w:r>
      <w:proofErr w:type="gramStart"/>
      <w:r w:rsidR="00B56BA4">
        <w:t>,</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0"/>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proofErr w:type="spellStart"/>
      <w:r w:rsidR="00E15EAE">
        <w:t>Liad</w:t>
      </w:r>
      <w:proofErr w:type="spellEnd"/>
      <w:r w:rsidR="00E15EAE">
        <w:t xml:space="preserve">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2"/>
      </w:pPr>
      <w:r>
        <w:rPr>
          <w:rFonts w:eastAsia="SimSun"/>
          <w:kern w:val="24"/>
        </w:rPr>
        <w:br w:type="page"/>
      </w:r>
    </w:p>
    <w:p w14:paraId="56434494" w14:textId="19742B18" w:rsidR="00337559" w:rsidRDefault="00322107" w:rsidP="00322107">
      <w:pPr>
        <w:pStyle w:val="2"/>
        <w:tabs>
          <w:tab w:val="left" w:pos="3475"/>
          <w:tab w:val="center" w:pos="4680"/>
        </w:tabs>
        <w:jc w:val="left"/>
        <w:rPr>
          <w:lang w:bidi="he-IL"/>
        </w:rPr>
      </w:pPr>
      <w:bookmarkStart w:id="2" w:name="_Toc114485357"/>
      <w:r>
        <w:lastRenderedPageBreak/>
        <w:tab/>
      </w:r>
      <w:r>
        <w:tab/>
      </w:r>
      <w:r w:rsidR="00337559">
        <w:t>Abstract</w:t>
      </w:r>
      <w:bookmarkEnd w:id="2"/>
    </w:p>
    <w:p w14:paraId="0F169FD0" w14:textId="5E582FB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proofErr w:type="gramStart"/>
      <w:r>
        <w:t>were shown</w:t>
      </w:r>
      <w:proofErr w:type="gramEnd"/>
      <w:r>
        <w:t xml:space="preserve">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proofErr w:type="gramStart"/>
      <w:r w:rsidR="00C825C1">
        <w:t>both in</w:t>
      </w:r>
      <w:r w:rsidR="00C825C1" w:rsidRPr="00CA4C70">
        <w:t xml:space="preserve"> </w:t>
      </w:r>
      <w:r w:rsidRPr="00CA4C70">
        <w:t>its awareness and motion</w:t>
      </w:r>
      <w:proofErr w:type="gramEnd"/>
      <w:r w:rsidRPr="00CA4C70">
        <w:t xml:space="preserve">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4" w:author="zeev" w:date="2023-07-25T10:21:00Z">
        <w:r w:rsidRPr="00CA4C70" w:rsidDel="00BB7ED8">
          <w:delText xml:space="preserve">performed </w:delText>
        </w:r>
      </w:del>
      <w:r w:rsidR="00187036">
        <w:t>classified the category of</w:t>
      </w:r>
      <w:r w:rsidRPr="00CA4C70">
        <w:t xml:space="preserve"> a target word that </w:t>
      </w:r>
      <w:proofErr w:type="gramStart"/>
      <w:r w:rsidRPr="00CA4C70">
        <w:t>was preceded</w:t>
      </w:r>
      <w:proofErr w:type="gramEnd"/>
      <w:r w:rsidRPr="00CA4C70">
        <w:t xml:space="preserve"> by an identical/different invisible prime. </w:t>
      </w:r>
      <w:r w:rsidR="00AC02CC">
        <w:t xml:space="preserve">Both measures produced a congruency </w:t>
      </w:r>
      <w:proofErr w:type="gramStart"/>
      <w:r w:rsidR="00AC02CC">
        <w:t>effect which</w:t>
      </w:r>
      <w:proofErr w:type="gramEnd"/>
      <w:r w:rsidR="00AC02CC">
        <w:t>,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w:t>
      </w:r>
      <w:proofErr w:type="gramStart"/>
      <w:r w:rsidR="00AC02CC">
        <w:t>motion tracking</w:t>
      </w:r>
      <w:proofErr w:type="gramEnd"/>
      <w:r w:rsidR="00AC02CC">
        <w:t xml:space="preserve">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2"/>
      </w:pPr>
      <w:bookmarkStart w:id="5" w:name="_Toc114485358"/>
      <w:r w:rsidRPr="00BF08EE">
        <w:lastRenderedPageBreak/>
        <w:t>Introduction</w:t>
      </w:r>
      <w:bookmarkEnd w:id="5"/>
    </w:p>
    <w:bookmarkEnd w:id="1"/>
    <w:p w14:paraId="6E8365D4" w14:textId="1DFA1C51" w:rsidR="008932E9" w:rsidRDefault="004F240A" w:rsidP="00CF599D">
      <w:pPr>
        <w:ind w:firstLine="0"/>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commentRangeStart w:id="6"/>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w:t>
      </w:r>
      <w:commentRangeEnd w:id="6"/>
      <w:r w:rsidR="008B19C4">
        <w:rPr>
          <w:rStyle w:val="af0"/>
        </w:rPr>
        <w:commentReference w:id="6"/>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24E3EF0D" w:rsidR="00756C42" w:rsidRDefault="004F240A" w:rsidP="00BB7ED8">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7"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EF272C">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8"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commentRangeStart w:id="9"/>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commentRangeEnd w:id="9"/>
      <w:r w:rsidR="00D23FF4">
        <w:rPr>
          <w:rStyle w:val="af0"/>
        </w:rPr>
        <w:commentReference w:id="9"/>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w:t>
      </w:r>
      <w:proofErr w:type="gramStart"/>
      <w:r w:rsidR="001B4150">
        <w:t xml:space="preserve">is either facilitated or inhibited according to the congruency </w:t>
      </w:r>
      <w:r w:rsidR="001E631C">
        <w:t xml:space="preserve">between the prime and </w:t>
      </w:r>
      <w:r w:rsidR="001B4150">
        <w:t xml:space="preserve">the </w:t>
      </w:r>
      <w:r w:rsidR="001E631C">
        <w:t>target</w:t>
      </w:r>
      <w:proofErr w:type="gramEnd"/>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w:t>
      </w:r>
      <w:proofErr w:type="gramStart"/>
      <w:r>
        <w:t xml:space="preserve">can these </w:t>
      </w:r>
      <w:r w:rsidR="00747526">
        <w:t xml:space="preserve">contradictory </w:t>
      </w:r>
      <w:r>
        <w:t>results be explained</w:t>
      </w:r>
      <w:proofErr w:type="gramEnd"/>
      <w:r>
        <w:t xml:space="preserve">?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786F216" w:rsidR="00531AAE" w:rsidRDefault="00771F8C" w:rsidP="00871791">
      <w:r>
        <w:lastRenderedPageBreak/>
        <w:t>On the other hand,</w:t>
      </w:r>
      <w:r w:rsidR="00952FF2">
        <w:t xml:space="preserve"> </w:t>
      </w:r>
      <w:r w:rsidR="00D03D49">
        <w:t>unconscious processing</w:t>
      </w:r>
      <w:r>
        <w:t xml:space="preserve"> </w:t>
      </w:r>
      <w:proofErr w:type="gramStart"/>
      <w:r>
        <w:t>might be underestimated</w:t>
      </w:r>
      <w:proofErr w:type="gramEnd"/>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that could potentially unravel unconscious processing</w:t>
      </w:r>
      <w:r w:rsidR="007C5932">
        <w:t xml:space="preserve"> that </w:t>
      </w:r>
      <w:del w:id="10" w:author="zeev" w:date="2023-07-25T12:16:00Z">
        <w:r w:rsidR="007C5932" w:rsidDel="00871791">
          <w:delText xml:space="preserve">might </w:delText>
        </w:r>
      </w:del>
      <w:ins w:id="11" w:author="zeev" w:date="2023-07-25T12:16:00Z">
        <w:r w:rsidR="00871791">
          <w:t xml:space="preserve">would </w:t>
        </w:r>
      </w:ins>
      <w:r w:rsidR="007C5932">
        <w:t>otherwise go unnoticed.</w:t>
      </w:r>
      <w:r w:rsidR="00DE70C4">
        <w:t xml:space="preserve"> </w:t>
      </w:r>
    </w:p>
    <w:p w14:paraId="36583870" w14:textId="7736F578" w:rsidR="002C1CE0" w:rsidRDefault="000B52A3" w:rsidP="00871791">
      <w:pPr>
        <w:ind w:firstLine="0"/>
        <w:rPr>
          <w:rtl/>
        </w:rPr>
      </w:pPr>
      <w:r>
        <w:t>M</w:t>
      </w:r>
      <w:r w:rsidR="00B000DC">
        <w:t xml:space="preserve">otion </w:t>
      </w:r>
      <w:r w:rsidR="002C1CE0">
        <w:t>tracking</w:t>
      </w:r>
      <w:r w:rsidR="00B66392">
        <w:t>,</w:t>
      </w:r>
      <w:r w:rsidR="002C1CE0">
        <w:t xml:space="preserve"> </w:t>
      </w:r>
      <w:r>
        <w:t>on the other hand, 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commentRangeStart w:id="12"/>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commentRangeEnd w:id="12"/>
      <w:r w:rsidR="00EC310C">
        <w:rPr>
          <w:rStyle w:val="af0"/>
        </w:rPr>
        <w:commentReference w:id="12"/>
      </w:r>
      <w:r w:rsidR="00017A5E">
        <w:t xml:space="preserve"> </w:t>
      </w:r>
      <w:r w:rsidR="00036E90">
        <w:t xml:space="preserve">motion tracking </w:t>
      </w:r>
      <w:r w:rsidR="00017A5E">
        <w:t xml:space="preserve">might </w:t>
      </w:r>
      <w:r w:rsidR="00036E90">
        <w:t xml:space="preserve">accordingly </w:t>
      </w:r>
      <w:r w:rsidR="00017A5E">
        <w:t xml:space="preserve">prove to be </w:t>
      </w:r>
      <w:del w:id="1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1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w:t>
      </w:r>
      <w:proofErr w:type="gramStart"/>
      <w:r w:rsidR="00493304">
        <w:t>can be curated</w:t>
      </w:r>
      <w:proofErr w:type="gramEnd"/>
      <w:r w:rsidR="00493304">
        <w:t xml:space="preserve"> for</w:t>
      </w:r>
      <w:r w:rsidR="00817016">
        <w:t xml:space="preserve"> various </w:t>
      </w:r>
      <w:r w:rsidR="00D5319F">
        <w:t>parameters</w:t>
      </w:r>
      <w:r w:rsidR="000A46FC">
        <w:t xml:space="preserve"> </w:t>
      </w:r>
      <w:r w:rsidR="00817016">
        <w:t>that are not available when using non-continuous measures</w:t>
      </w:r>
      <w:r w:rsidR="00621AE6">
        <w:t xml:space="preserve">, and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2F566D74" w:rsidR="00252575" w:rsidRDefault="00FD1495" w:rsidP="00871791">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w:t>
      </w:r>
      <w:r w:rsidR="00C02C68">
        <w:lastRenderedPageBreak/>
        <w:t xml:space="preserve">invisible prime </w:t>
      </w:r>
      <w:r w:rsidR="00BC1FF9">
        <w:t xml:space="preserve">of </w:t>
      </w:r>
      <w:r w:rsidR="004E0C6C">
        <w:t xml:space="preserve">a person/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commentRangeStart w:id="15"/>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ins w:id="16" w:author="Liad Mudrik" w:date="2023-06-28T19:45:00Z">
        <w:r w:rsidR="00621D4B">
          <w:rPr>
            <w:rFonts w:ascii="Times New Roman" w:hAnsi="Times New Roman" w:cs="Times New Roman"/>
          </w:rPr>
          <w:t xml:space="preserve">see also </w:t>
        </w:r>
      </w:ins>
      <w:r w:rsidR="00420C79" w:rsidRPr="00420C79">
        <w:rPr>
          <w:rFonts w:ascii="Times New Roman" w:hAnsi="Times New Roman" w:cs="Times New Roman"/>
        </w:rPr>
        <w:t>Finkbeiner et al., 2008; Friedman &amp; Finkbeiner, 2010)</w:t>
      </w:r>
      <w:r w:rsidR="00420C79">
        <w:fldChar w:fldCharType="end"/>
      </w:r>
      <w:commentRangeEnd w:id="15"/>
      <w:r w:rsidR="00621D4B">
        <w:rPr>
          <w:rStyle w:val="af0"/>
        </w:rPr>
        <w:commentReference w:id="15"/>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w:t>
      </w:r>
      <w:proofErr w:type="gramStart"/>
      <w:r w:rsidR="00E8074E">
        <w:t xml:space="preserve">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proofErr w:type="gramEnd"/>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proofErr w:type="gramStart"/>
      <w:r w:rsidR="00226FFE">
        <w:t>.</w:t>
      </w:r>
      <w:proofErr w:type="gramEnd"/>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w:t>
      </w:r>
      <w:proofErr w:type="gramStart"/>
      <w:r>
        <w:t>has hardly been studied</w:t>
      </w:r>
      <w:proofErr w:type="gramEnd"/>
      <w:r>
        <w:t xml:space="preserve">.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t>
      </w:r>
      <w:proofErr w:type="gramStart"/>
      <w:r w:rsidR="006C164D">
        <w:t>was rendered</w:t>
      </w:r>
      <w:proofErr w:type="gramEnd"/>
      <w:r w:rsidR="006C164D">
        <w:t xml:space="preserve">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t>
      </w:r>
      <w:proofErr w:type="gramStart"/>
      <w:r w:rsidR="006C164D">
        <w:t>was presented</w:t>
      </w:r>
      <w:proofErr w:type="gramEnd"/>
      <w:r w:rsidR="006C164D">
        <w:t xml:space="preserve">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t>
      </w:r>
      <w:proofErr w:type="gramStart"/>
      <w:r w:rsidR="006C164D">
        <w:t>was examined</w:t>
      </w:r>
      <w:proofErr w:type="gramEnd"/>
      <w:r w:rsidR="006C164D">
        <w:t xml:space="preserve">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17" w:name="_Hlk110934244"/>
      <w:r w:rsidR="006C164D">
        <w:t xml:space="preserve">When responses </w:t>
      </w:r>
      <w:proofErr w:type="gramStart"/>
      <w:r w:rsidR="006C164D">
        <w:t>were given</w:t>
      </w:r>
      <w:proofErr w:type="gramEnd"/>
      <w:r w:rsidR="006C164D">
        <w:t xml:space="preserve"> via a keyboard, </w:t>
      </w:r>
      <w:bookmarkEnd w:id="17"/>
      <w:r w:rsidR="006C164D">
        <w:t>semantically congruent primes improved the response speed to the</w:t>
      </w:r>
      <w:r w:rsidR="00B1089A">
        <w:t xml:space="preserve"> subsequent</w:t>
      </w:r>
      <w:r w:rsidR="006C164D">
        <w:t xml:space="preserve"> targets. While keyboard responses reflected a semantic priming effect, reaching movements, which </w:t>
      </w:r>
      <w:proofErr w:type="gramStart"/>
      <w:r w:rsidR="006C164D">
        <w:t>were assumed</w:t>
      </w:r>
      <w:proofErr w:type="gramEnd"/>
      <w:r w:rsidR="006C164D">
        <w:t xml:space="preserve">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F468A6"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 xml:space="preserve">In this study, participants classified two digits as identical/different by either pointing to the correct answer with the mouse or choosing it with the keyboard. The target digits were preceded by a positive/negative subliminal </w:t>
      </w:r>
      <w:proofErr w:type="gramStart"/>
      <w:r w:rsidR="00147F56">
        <w:t>image which</w:t>
      </w:r>
      <w:proofErr w:type="gramEnd"/>
      <w:r w:rsidR="00147F56">
        <w:t xml:space="preserve">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proofErr w:type="gramStart"/>
      <w:r w:rsidR="00542950">
        <w:t xml:space="preserve">was </w:t>
      </w:r>
      <w:r w:rsidR="00B420F1">
        <w:t>done</w:t>
      </w:r>
      <w:proofErr w:type="gramEnd"/>
      <w:r w:rsidR="00B420F1">
        <w:t xml:space="preserv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xml:space="preserve">, suggesting that the effect </w:t>
      </w:r>
      <w:proofErr w:type="gramStart"/>
      <w:r w:rsidR="00DE4583">
        <w:t>might have been driven</w:t>
      </w:r>
      <w:proofErr w:type="gramEnd"/>
      <w:r w:rsidR="00DE4583">
        <w:t xml:space="preserve">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96384">
        <w:t>(</w:t>
      </w:r>
      <w:commentRangeStart w:id="18"/>
      <w:r w:rsidR="00696384">
        <w:t xml:space="preserve">Yaron </w:t>
      </w:r>
      <w:commentRangeEnd w:id="18"/>
      <w:r w:rsidR="00F5189C">
        <w:rPr>
          <w:rStyle w:val="af0"/>
        </w:rPr>
        <w:commentReference w:id="18"/>
      </w:r>
      <w:r w:rsidR="00696384">
        <w:t>et al., in press)</w:t>
      </w:r>
      <w:r w:rsidR="00F42D58">
        <w:t>.</w:t>
      </w:r>
    </w:p>
    <w:p w14:paraId="017CF663" w14:textId="17BBAB8D" w:rsidR="008673AD" w:rsidRDefault="00F5189C" w:rsidP="00F602A6">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19" w:name="_Hlk130133941"/>
      <w:r w:rsidR="00901B3D" w:rsidRPr="00901B3D">
        <w:rPr>
          <w:rFonts w:ascii="Times New Roman" w:hAnsi="Times New Roman" w:cs="Times New Roman"/>
        </w:rPr>
        <w:t>Burk et al., 2014; Moher &amp; Song, 2014</w:t>
      </w:r>
      <w:bookmarkEnd w:id="1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proofErr w:type="gramStart"/>
      <w:r w:rsidR="00D160F9">
        <w:t>was aimed</w:t>
      </w:r>
      <w:proofErr w:type="gramEnd"/>
      <w:r w:rsidR="00D160F9">
        <w:t xml:space="preserve">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t>
      </w:r>
      <w:proofErr w:type="gramStart"/>
      <w:r w:rsidR="00C17EFC">
        <w:t>were compared</w:t>
      </w:r>
      <w:proofErr w:type="gramEnd"/>
      <w:r w:rsidR="00C17EFC">
        <w:t xml:space="preserve">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20"/>
      <w:commentRangeStart w:id="21"/>
      <w:proofErr w:type="spellStart"/>
      <w:r w:rsidR="002B61D0">
        <w:t>Reingold</w:t>
      </w:r>
      <w:proofErr w:type="spellEnd"/>
      <w:r w:rsidR="002B61D0">
        <w:t xml:space="preserve"> &amp; </w:t>
      </w:r>
      <w:proofErr w:type="spellStart"/>
      <w:r w:rsidR="002B61D0">
        <w:t>Merikle</w:t>
      </w:r>
      <w:proofErr w:type="spellEnd"/>
      <w:r w:rsidR="002B61D0">
        <w:t>, 1988</w:t>
      </w:r>
      <w:commentRangeEnd w:id="20"/>
      <w:r w:rsidR="002B61D0">
        <w:rPr>
          <w:rStyle w:val="af0"/>
        </w:rPr>
        <w:commentReference w:id="20"/>
      </w:r>
      <w:commentRangeEnd w:id="21"/>
      <w:r w:rsidR="00A25F82">
        <w:rPr>
          <w:rStyle w:val="af0"/>
        </w:rPr>
        <w:commentReference w:id="21"/>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22"/>
      <w:r w:rsidR="002B61D0">
        <w:t xml:space="preserve"> </w:t>
      </w:r>
      <w:proofErr w:type="spellStart"/>
      <w:r w:rsidR="002B61D0">
        <w:t>Ramsoy</w:t>
      </w:r>
      <w:proofErr w:type="spellEnd"/>
      <w:r w:rsidR="002B61D0">
        <w:t xml:space="preserve"> &amp; Overgaard, 2004</w:t>
      </w:r>
      <w:commentRangeEnd w:id="22"/>
      <w:r w:rsidR="002B61D0">
        <w:rPr>
          <w:rStyle w:val="af0"/>
        </w:rPr>
        <w:commentReference w:id="22"/>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w:t>
      </w:r>
      <w:proofErr w:type="gramStart"/>
      <w:r w:rsidR="00235843">
        <w:t>fairly simple</w:t>
      </w:r>
      <w:proofErr w:type="gramEnd"/>
      <w:r w:rsidR="00235843">
        <w:t xml:space="preserve"> design </w:t>
      </w:r>
      <w:r w:rsidR="00D0004A">
        <w:t xml:space="preserve">that </w:t>
      </w:r>
      <w:r w:rsidR="00235843">
        <w:t xml:space="preserve">probes identity priming. </w:t>
      </w:r>
      <w:r w:rsidR="002C4D56">
        <w:t xml:space="preserve">The participants </w:t>
      </w:r>
      <w:proofErr w:type="gramStart"/>
      <w:r w:rsidR="004F4E89">
        <w:t>were asked</w:t>
      </w:r>
      <w:proofErr w:type="gramEnd"/>
      <w:r w:rsidR="004F4E89">
        <w:t xml:space="preserve">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t>
      </w:r>
      <w:proofErr w:type="gramStart"/>
      <w:r w:rsidR="002105CC">
        <w:t>was expected</w:t>
      </w:r>
      <w:proofErr w:type="gramEnd"/>
      <w:r w:rsidR="002105CC">
        <w:t xml:space="preserve">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 xml:space="preserve">In the keyboard task, the incongruent trials </w:t>
      </w:r>
      <w:proofErr w:type="gramStart"/>
      <w:r w:rsidR="00A465F4">
        <w:t>were expected</w:t>
      </w:r>
      <w:proofErr w:type="gramEnd"/>
      <w:r w:rsidR="00A465F4">
        <w:t xml:space="preserve">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3"/>
      </w:pPr>
      <w:bookmarkStart w:id="23" w:name="_Toc114485389"/>
      <w:r>
        <w:t>Methods</w:t>
      </w:r>
      <w:bookmarkEnd w:id="23"/>
    </w:p>
    <w:p w14:paraId="635A0C30" w14:textId="77777777" w:rsidR="00D826D9" w:rsidRDefault="00D826D9" w:rsidP="006238E0">
      <w:pPr>
        <w:pStyle w:val="4"/>
      </w:pPr>
      <w:bookmarkStart w:id="24" w:name="_Toc114485390"/>
      <w:r>
        <w:t>Participants</w:t>
      </w:r>
      <w:bookmarkEnd w:id="24"/>
    </w:p>
    <w:p w14:paraId="45B2D852" w14:textId="09A3E0C1" w:rsidR="00955DDC" w:rsidRDefault="00E432DA" w:rsidP="00A25F82">
      <w:pPr>
        <w:ind w:firstLine="0"/>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xml:space="preserve">. </w:t>
      </w:r>
      <w:proofErr w:type="gramStart"/>
      <w:r w:rsidR="00EE5989">
        <w:t>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proofErr w:type="gramEnd"/>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25"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t>
      </w:r>
      <w:proofErr w:type="gramStart"/>
      <w:r w:rsidR="007A6274">
        <w:t>were explained</w:t>
      </w:r>
      <w:proofErr w:type="gramEnd"/>
      <w:r w:rsidR="007A6274">
        <w:t xml:space="preserve"> that they could stop the experiment at any point if they wished to do so. They </w:t>
      </w:r>
      <w:proofErr w:type="gramStart"/>
      <w:r w:rsidR="007A6274">
        <w:t xml:space="preserve">were </w:t>
      </w:r>
      <w:r w:rsidR="007A6274" w:rsidRPr="00422E34">
        <w:t>reimbursed</w:t>
      </w:r>
      <w:proofErr w:type="gramEnd"/>
      <w:r w:rsidR="007A6274" w:rsidRPr="00422E34">
        <w:t xml:space="preserve"> with course credit or cash payment.</w:t>
      </w:r>
      <w:r w:rsidR="007A6274">
        <w:t xml:space="preserve"> Th</w:t>
      </w:r>
      <w:r w:rsidR="003B662F">
        <w:t>e</w:t>
      </w:r>
      <w:r w:rsidR="007A6274">
        <w:t xml:space="preserve"> </w:t>
      </w:r>
      <w:proofErr w:type="gramStart"/>
      <w:r w:rsidR="007A6274">
        <w:t>experiment was approved by the Tel Aviv University ethics committee</w:t>
      </w:r>
      <w:proofErr w:type="gramEnd"/>
      <w:r w:rsidR="007A6274">
        <w:t>.</w:t>
      </w:r>
      <w:r w:rsidR="004543AF">
        <w:t xml:space="preserve"> </w:t>
      </w:r>
    </w:p>
    <w:p w14:paraId="10928BC5" w14:textId="46615764" w:rsidR="00D826D9" w:rsidRDefault="00C859DE" w:rsidP="00A25F82">
      <w:pPr>
        <w:ind w:firstLine="340"/>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w:t>
      </w:r>
      <w:proofErr w:type="gramStart"/>
      <w:r w:rsidR="00654998">
        <w:t>are not reported</w:t>
      </w:r>
      <w:proofErr w:type="gramEnd"/>
      <w:r w:rsidR="00654998">
        <w:t xml:space="preserve">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4"/>
      </w:pPr>
      <w:bookmarkStart w:id="26" w:name="_Toc114485391"/>
      <w:r>
        <w:t>Stimuli</w:t>
      </w:r>
    </w:p>
    <w:p w14:paraId="0D6912FB" w14:textId="0BAA0B6C" w:rsidR="00B65869" w:rsidRDefault="00B65869" w:rsidP="00A25F82">
      <w:pPr>
        <w:ind w:firstLine="340"/>
      </w:pPr>
      <w:r w:rsidRPr="00C3440C">
        <w:t xml:space="preserve">One hundred 5-letter words </w:t>
      </w:r>
      <w:proofErr w:type="gramStart"/>
      <w:r>
        <w:t xml:space="preserve">were </w:t>
      </w:r>
      <w:r w:rsidRPr="00C3440C">
        <w:t>used</w:t>
      </w:r>
      <w:proofErr w:type="gramEnd"/>
      <w:r w:rsidRPr="00C3440C">
        <w:t xml:space="preserve">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xml:space="preserve">. </w:t>
      </w:r>
      <w:proofErr w:type="gramStart"/>
      <w:r w:rsidRPr="00C3440C">
        <w:t>One half</w:t>
      </w:r>
      <w:proofErr w:type="gramEnd"/>
      <w:r w:rsidRPr="00C3440C">
        <w:t xml:space="preserve"> describe</w:t>
      </w:r>
      <w:r>
        <w:t>d</w:t>
      </w:r>
      <w:r w:rsidRPr="00C3440C">
        <w:t xml:space="preserve"> artificial products (e.g., radio, train) and the other natural items (e.g., fruit). Target words </w:t>
      </w:r>
      <w:proofErr w:type="gramStart"/>
      <w:r>
        <w:t xml:space="preserve">were </w:t>
      </w:r>
      <w:r w:rsidRPr="00C3440C">
        <w:t>written</w:t>
      </w:r>
      <w:proofErr w:type="gramEnd"/>
      <w:r w:rsidRPr="00C3440C">
        <w:t xml:space="preserve">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p>
    <w:p w14:paraId="3CE9451E" w14:textId="6930851D" w:rsidR="004C0942" w:rsidRDefault="004C0942" w:rsidP="004C0942">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w:t>
      </w:r>
      <w:proofErr w:type="gramStart"/>
      <w:r w:rsidRPr="00400416">
        <w:t>prime which doesn't share letters in common locations with the target</w:t>
      </w:r>
      <w:proofErr w:type="gramEnd"/>
      <w:r w:rsidRPr="00400416">
        <w:t xml:space="preserve"> </w:t>
      </w:r>
      <w:r>
        <w:t xml:space="preserve">was </w:t>
      </w:r>
      <w:r w:rsidRPr="00400416">
        <w:t>selected from the alternative category (artificial/natural)</w:t>
      </w:r>
      <w:r>
        <w:t xml:space="preserve">. </w:t>
      </w:r>
      <w:proofErr w:type="gramStart"/>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w:t>
      </w:r>
      <w:proofErr w:type="gramEnd"/>
      <w:r>
        <w:t xml:space="preserve"> </w:t>
      </w:r>
      <w:r w:rsidRPr="00400416">
        <w:t xml:space="preserve">Each prime </w:t>
      </w:r>
      <w:proofErr w:type="gramStart"/>
      <w:r>
        <w:t xml:space="preserve">was </w:t>
      </w:r>
      <w:r w:rsidRPr="00400416">
        <w:t>further paired</w:t>
      </w:r>
      <w:proofErr w:type="gramEnd"/>
      <w:r w:rsidRPr="00400416">
        <w:t xml:space="preserve">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RDefault="004C0942" w:rsidP="004C0942">
      <w:pPr>
        <w:ind w:firstLine="340"/>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w:t>
      </w:r>
      <w:proofErr w:type="gramStart"/>
      <w:r w:rsidRPr="00C3440C">
        <w:t xml:space="preserve">approximately </w:t>
      </w:r>
      <w:proofErr w:type="gramEnd"/>
      <m:oMath>
        <m:r>
          <w:rPr>
            <w:rFonts w:ascii="Cambria Math" w:hAnsi="Cambria Math"/>
          </w:rPr>
          <m:t>2.5°× 1°</m:t>
        </m:r>
      </m:oMath>
      <w:r w:rsidRPr="00C3440C">
        <w:t xml:space="preserve">). Forty words </w:t>
      </w:r>
      <w:proofErr w:type="gramStart"/>
      <w:r>
        <w:t xml:space="preserve">were </w:t>
      </w:r>
      <w:r w:rsidRPr="00C3440C">
        <w:t>used</w:t>
      </w:r>
      <w:proofErr w:type="gramEnd"/>
      <w:r w:rsidRPr="00C3440C">
        <w:t xml:space="preserve"> for the practice block</w:t>
      </w:r>
      <w:r>
        <w:t>,</w:t>
      </w:r>
      <w:r w:rsidRPr="00C3440C">
        <w:t xml:space="preserve"> and the remaining sixty </w:t>
      </w:r>
      <w:r>
        <w:t xml:space="preserve">were </w:t>
      </w:r>
      <w:r w:rsidRPr="00C3440C">
        <w:t>used in the test blocks.</w:t>
      </w:r>
    </w:p>
    <w:p w14:paraId="476ECEAD" w14:textId="71D48D11" w:rsidR="004C0942" w:rsidRDefault="004C0942" w:rsidP="00B65869">
      <w:pPr>
        <w:ind w:firstLine="0"/>
      </w:pPr>
    </w:p>
    <w:p w14:paraId="1309E783" w14:textId="77777777" w:rsidR="00B65869" w:rsidRDefault="00B65869" w:rsidP="00B65869">
      <w:pPr>
        <w:pStyle w:val="4"/>
      </w:pPr>
      <w:r>
        <w:t>Apparatus</w:t>
      </w:r>
    </w:p>
    <w:p w14:paraId="05A8EE64" w14:textId="6E03BAC0" w:rsidR="00B65869" w:rsidRDefault="00D5069E" w:rsidP="00B65869">
      <w:pPr>
        <w:ind w:firstLine="0"/>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proofErr w:type="gramStart"/>
      <w:r w:rsidR="00B65869">
        <w:t xml:space="preserve">was </w:t>
      </w:r>
      <w:r w:rsidR="00B65869" w:rsidRPr="007846C7">
        <w:t>set</w:t>
      </w:r>
      <w:proofErr w:type="gramEnd"/>
      <w:r w:rsidR="00B65869" w:rsidRPr="007846C7">
        <w:t xml:space="preserve">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proofErr w:type="gramStart"/>
      <w:r w:rsidR="00B65869">
        <w:t>was</w:t>
      </w:r>
      <w:r w:rsidR="00B65869" w:rsidRPr="007846C7">
        <w:t xml:space="preserve"> placed</w:t>
      </w:r>
      <w:proofErr w:type="gramEnd"/>
      <w:r w:rsidR="00B65869" w:rsidRPr="007846C7">
        <w:t xml:space="preserve">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proofErr w:type="gramStart"/>
      <w:r w:rsidR="00B65869">
        <w:t xml:space="preserve">was </w:t>
      </w:r>
      <w:r w:rsidR="00B65869" w:rsidRPr="007846C7">
        <w:t>registered</w:t>
      </w:r>
      <w:proofErr w:type="gramEnd"/>
      <w:r w:rsidR="00B65869" w:rsidRPr="007846C7">
        <w:t xml:space="preserve"> when the marker </w:t>
      </w:r>
      <w:r w:rsidR="00B65869">
        <w:t xml:space="preserve">was </w:t>
      </w:r>
      <w:r w:rsidR="0054169C">
        <w:t>0.7</w:t>
      </w:r>
      <w:r w:rsidR="00B65869" w:rsidRPr="007846C7">
        <w:t>cm</w:t>
      </w:r>
      <w:r w:rsidR="00B65869">
        <w:t xml:space="preserve"> </w:t>
      </w:r>
      <w:r w:rsidR="00B65869" w:rsidRPr="007846C7">
        <w:t xml:space="preserve">away from the screen or </w:t>
      </w:r>
      <w:r w:rsidR="00B65869" w:rsidRPr="007846C7">
        <w:lastRenderedPageBreak/>
        <w:t xml:space="preserve">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rsidP="00DB1FF3">
      <w:pPr>
        <w:pStyle w:val="af8"/>
        <w:keepNext/>
        <w:spacing w:line="480" w:lineRule="auto"/>
        <w:jc w:val="left"/>
        <w:rPr>
          <w:moveFrom w:id="27" w:author="Liad Mudrik" w:date="2023-06-28T20:59:00Z"/>
          <w:b/>
          <w:bCs/>
          <w:i w:val="0"/>
          <w:iCs w:val="0"/>
          <w:sz w:val="24"/>
          <w:szCs w:val="20"/>
        </w:rPr>
      </w:pPr>
      <w:moveFromRangeStart w:id="28" w:author="Liad Mudrik" w:date="2023-06-28T20:59:00Z" w:name="move138878359"/>
      <w:moveFrom w:id="29" w:author="Liad Mudrik" w:date="2023-06-28T20:59:00Z">
        <w:r w:rsidRPr="00DB1FF3" w:rsidDel="00F43DE5">
          <w:rPr>
            <w:b/>
            <w:bCs/>
            <w:i w:val="0"/>
            <w:iCs w:val="0"/>
            <w:sz w:val="24"/>
            <w:szCs w:val="20"/>
          </w:rPr>
          <w:t xml:space="preserve">Figure </w:t>
        </w:r>
        <w:r w:rsidRPr="00DB1FF3" w:rsidDel="00F43DE5">
          <w:rPr>
            <w:b/>
            <w:bCs/>
            <w:szCs w:val="20"/>
          </w:rPr>
          <w:fldChar w:fldCharType="begin"/>
        </w:r>
        <w:r w:rsidRPr="00DB1FF3" w:rsidDel="00F43DE5">
          <w:rPr>
            <w:b/>
            <w:bCs/>
            <w:i w:val="0"/>
            <w:iCs w:val="0"/>
            <w:sz w:val="24"/>
            <w:szCs w:val="20"/>
          </w:rPr>
          <w:instrText xml:space="preserve"> SEQ Figure \* ARABIC </w:instrText>
        </w:r>
        <w:r w:rsidRPr="00DB1FF3" w:rsidDel="00F43DE5">
          <w:rPr>
            <w:b/>
            <w:bCs/>
            <w:szCs w:val="20"/>
          </w:rPr>
          <w:fldChar w:fldCharType="separate"/>
        </w:r>
        <w:r w:rsidRPr="00DB1FF3" w:rsidDel="00F43DE5">
          <w:rPr>
            <w:b/>
            <w:bCs/>
            <w:i w:val="0"/>
            <w:iCs w:val="0"/>
            <w:noProof/>
            <w:sz w:val="24"/>
            <w:szCs w:val="20"/>
          </w:rPr>
          <w:t>1</w:t>
        </w:r>
        <w:r w:rsidRPr="00DB1FF3" w:rsidDel="00F43DE5">
          <w:rPr>
            <w:b/>
            <w:bCs/>
            <w:szCs w:val="20"/>
          </w:rPr>
          <w:fldChar w:fldCharType="end"/>
        </w:r>
      </w:moveFrom>
    </w:p>
    <w:p w14:paraId="5DA0067E" w14:textId="2C461979" w:rsidR="00CA2A96" w:rsidRPr="008C3EB8" w:rsidDel="00F43DE5" w:rsidRDefault="009159A8" w:rsidP="00DB1FF3">
      <w:pPr>
        <w:ind w:firstLine="0"/>
        <w:rPr>
          <w:moveFrom w:id="30" w:author="Liad Mudrik" w:date="2023-06-28T20:59:00Z"/>
        </w:rPr>
      </w:pPr>
      <w:moveFrom w:id="31" w:author="Liad Mudrik" w:date="2023-06-28T20:59:00Z">
        <w:r w:rsidRPr="00DB1FF3" w:rsidDel="00F43DE5">
          <w:rPr>
            <w:i/>
            <w:iCs/>
          </w:rPr>
          <w:t>Experimental Setup</w:t>
        </w:r>
      </w:moveFrom>
    </w:p>
    <w:moveFromRangeEnd w:id="28"/>
    <w:p w14:paraId="142171C9" w14:textId="57FD686D" w:rsidR="00854D68" w:rsidRDefault="009A6E21" w:rsidP="00854D68">
      <w:pPr>
        <w:pStyle w:val="a2"/>
        <w:keepNext/>
        <w:bidi w:val="0"/>
        <w:jc w:val="center"/>
      </w:pPr>
      <w:del w:id="32"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0"/>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af8"/>
        <w:keepNext/>
        <w:ind w:left="567" w:right="713"/>
        <w:rPr>
          <w:del w:id="33" w:author="zeev" w:date="2023-07-25T17:27:00Z"/>
          <w:moveTo w:id="34" w:author="Liad Mudrik" w:date="2023-06-28T20:59:00Z"/>
          <w:b/>
          <w:bCs/>
          <w:i w:val="0"/>
          <w:iCs w:val="0"/>
          <w:szCs w:val="22"/>
          <w:rPrChange w:id="35" w:author="Liad Mudrik" w:date="2023-06-28T20:59:00Z">
            <w:rPr>
              <w:del w:id="36" w:author="zeev" w:date="2023-07-25T17:27:00Z"/>
              <w:moveTo w:id="37" w:author="Liad Mudrik" w:date="2023-06-28T20:59:00Z"/>
              <w:b/>
              <w:bCs/>
              <w:i w:val="0"/>
              <w:iCs w:val="0"/>
              <w:sz w:val="24"/>
              <w:szCs w:val="20"/>
            </w:rPr>
          </w:rPrChange>
        </w:rPr>
        <w:pPrChange w:id="38" w:author="Liad Mudrik" w:date="2023-06-28T20:59:00Z">
          <w:pPr>
            <w:pStyle w:val="af8"/>
            <w:keepNext/>
            <w:spacing w:line="480" w:lineRule="auto"/>
            <w:jc w:val="left"/>
          </w:pPr>
        </w:pPrChange>
      </w:pPr>
      <w:bookmarkStart w:id="39" w:name="_Ref134430239"/>
      <w:moveToRangeStart w:id="40" w:author="Liad Mudrik" w:date="2023-06-28T20:59:00Z" w:name="move138878359"/>
      <w:commentRangeStart w:id="41"/>
      <w:commentRangeStart w:id="42"/>
      <w:moveTo w:id="43" w:author="Liad Mudrik" w:date="2023-06-28T20:59:00Z">
        <w:del w:id="44" w:author="zeev" w:date="2023-07-25T17:27:00Z">
          <w:r w:rsidRPr="00F43DE5" w:rsidDel="00860226">
            <w:rPr>
              <w:b/>
              <w:bCs/>
              <w:szCs w:val="22"/>
              <w:rPrChange w:id="45" w:author="Liad Mudrik" w:date="2023-06-28T20:59:00Z">
                <w:rPr>
                  <w:b/>
                  <w:bCs/>
                  <w:szCs w:val="20"/>
                </w:rPr>
              </w:rPrChange>
            </w:rPr>
            <w:delText xml:space="preserve">Figure </w:delText>
          </w:r>
          <w:r w:rsidRPr="00F43DE5" w:rsidDel="00860226">
            <w:rPr>
              <w:b/>
              <w:bCs/>
              <w:szCs w:val="22"/>
              <w:rPrChange w:id="46" w:author="Liad Mudrik" w:date="2023-06-28T20:59:00Z">
                <w:rPr>
                  <w:b/>
                  <w:bCs/>
                  <w:szCs w:val="20"/>
                </w:rPr>
              </w:rPrChange>
            </w:rPr>
            <w:fldChar w:fldCharType="begin"/>
          </w:r>
          <w:r w:rsidRPr="00F43DE5" w:rsidDel="00860226">
            <w:rPr>
              <w:b/>
              <w:bCs/>
              <w:szCs w:val="22"/>
              <w:rPrChange w:id="47" w:author="Liad Mudrik" w:date="2023-06-28T20:59:00Z">
                <w:rPr>
                  <w:b/>
                  <w:bCs/>
                  <w:szCs w:val="20"/>
                </w:rPr>
              </w:rPrChange>
            </w:rPr>
            <w:delInstrText xml:space="preserve"> SEQ Figure \* ARABIC </w:delInstrText>
          </w:r>
          <w:r w:rsidRPr="00F43DE5" w:rsidDel="00860226">
            <w:rPr>
              <w:b/>
              <w:bCs/>
              <w:szCs w:val="22"/>
              <w:rPrChange w:id="48" w:author="Liad Mudrik" w:date="2023-06-28T20:59:00Z">
                <w:rPr>
                  <w:b/>
                  <w:bCs/>
                  <w:szCs w:val="20"/>
                </w:rPr>
              </w:rPrChange>
            </w:rPr>
            <w:fldChar w:fldCharType="separate"/>
          </w:r>
          <w:r w:rsidRPr="00F43DE5" w:rsidDel="00860226">
            <w:rPr>
              <w:b/>
              <w:bCs/>
              <w:noProof/>
              <w:szCs w:val="22"/>
              <w:rPrChange w:id="49" w:author="Liad Mudrik" w:date="2023-06-28T20:59:00Z">
                <w:rPr>
                  <w:b/>
                  <w:bCs/>
                  <w:noProof/>
                  <w:szCs w:val="20"/>
                </w:rPr>
              </w:rPrChange>
            </w:rPr>
            <w:delText>1</w:delText>
          </w:r>
          <w:r w:rsidRPr="00F43DE5" w:rsidDel="00860226">
            <w:rPr>
              <w:b/>
              <w:bCs/>
              <w:szCs w:val="22"/>
              <w:rPrChange w:id="50" w:author="Liad Mudrik" w:date="2023-06-28T20:59:00Z">
                <w:rPr>
                  <w:b/>
                  <w:bCs/>
                  <w:szCs w:val="20"/>
                </w:rPr>
              </w:rPrChange>
            </w:rPr>
            <w:fldChar w:fldCharType="end"/>
          </w:r>
        </w:del>
      </w:moveTo>
      <w:bookmarkEnd w:id="39"/>
      <w:ins w:id="51" w:author="Liad Mudrik" w:date="2023-06-28T20:59:00Z">
        <w:del w:id="52" w:author="zeev" w:date="2023-07-25T17:27:00Z">
          <w:r w:rsidRPr="00F43DE5" w:rsidDel="00860226">
            <w:rPr>
              <w:b/>
              <w:bCs/>
              <w:szCs w:val="22"/>
              <w:rPrChange w:id="53" w:author="Liad Mudrik" w:date="2023-06-28T20:59:00Z">
                <w:rPr>
                  <w:b/>
                  <w:bCs/>
                  <w:szCs w:val="20"/>
                </w:rPr>
              </w:rPrChange>
            </w:rPr>
            <w:delText xml:space="preserve">: </w:delText>
          </w:r>
          <w:r w:rsidRPr="00F43DE5" w:rsidDel="00860226">
            <w:rPr>
              <w:i w:val="0"/>
              <w:iCs w:val="0"/>
              <w:szCs w:val="22"/>
              <w:rPrChange w:id="54" w:author="Liad Mudrik" w:date="2023-06-28T20:59:00Z">
                <w:rPr>
                  <w:i w:val="0"/>
                  <w:iCs w:val="0"/>
                </w:rPr>
              </w:rPrChange>
            </w:rPr>
            <w:delText xml:space="preserve"> </w:delText>
          </w:r>
        </w:del>
      </w:ins>
      <w:commentRangeEnd w:id="41"/>
      <w:ins w:id="55" w:author="Liad Mudrik" w:date="2023-06-28T21:01:00Z">
        <w:del w:id="56" w:author="zeev" w:date="2023-07-25T17:27:00Z">
          <w:r w:rsidR="00420454" w:rsidDel="00860226">
            <w:rPr>
              <w:rStyle w:val="af0"/>
              <w:i w:val="0"/>
              <w:iCs w:val="0"/>
              <w:color w:val="auto"/>
            </w:rPr>
            <w:commentReference w:id="41"/>
          </w:r>
        </w:del>
      </w:ins>
      <w:commentRangeEnd w:id="42"/>
      <w:r w:rsidR="00860226">
        <w:rPr>
          <w:rStyle w:val="af0"/>
          <w:i w:val="0"/>
          <w:iCs w:val="0"/>
          <w:color w:val="auto"/>
        </w:rPr>
        <w:commentReference w:id="42"/>
      </w:r>
    </w:p>
    <w:p w14:paraId="2C058CE9" w14:textId="2631F143" w:rsidR="00F43DE5" w:rsidRPr="00F43DE5" w:rsidDel="00860226" w:rsidRDefault="00F43DE5">
      <w:pPr>
        <w:pStyle w:val="af8"/>
        <w:keepNext/>
        <w:ind w:left="567" w:right="713"/>
        <w:rPr>
          <w:del w:id="57" w:author="zeev" w:date="2023-07-25T17:27:00Z"/>
          <w:moveTo w:id="58" w:author="Liad Mudrik" w:date="2023-06-28T20:59:00Z"/>
          <w:iCs w:val="0"/>
          <w:szCs w:val="22"/>
          <w:rPrChange w:id="59" w:author="Liad Mudrik" w:date="2023-06-28T20:59:00Z">
            <w:rPr>
              <w:del w:id="60" w:author="zeev" w:date="2023-07-25T17:27:00Z"/>
              <w:moveTo w:id="61" w:author="Liad Mudrik" w:date="2023-06-28T20:59:00Z"/>
              <w:iCs/>
            </w:rPr>
          </w:rPrChange>
        </w:rPr>
        <w:pPrChange w:id="62" w:author="Liad Mudrik" w:date="2023-06-28T20:59:00Z">
          <w:pPr>
            <w:ind w:firstLine="0"/>
          </w:pPr>
        </w:pPrChange>
      </w:pPr>
      <w:ins w:id="63" w:author="Liad Mudrik" w:date="2023-06-28T20:59:00Z">
        <w:del w:id="64" w:author="zeev" w:date="2023-07-25T17:27:00Z">
          <w:r w:rsidRPr="00F43DE5" w:rsidDel="00860226">
            <w:rPr>
              <w:iCs w:val="0"/>
              <w:szCs w:val="22"/>
              <w:rPrChange w:id="65" w:author="Liad Mudrik" w:date="2023-06-28T20:59:00Z">
                <w:rPr>
                  <w:iCs/>
                </w:rPr>
              </w:rPrChange>
            </w:rPr>
            <w:delText xml:space="preserve">An illustration of the </w:delText>
          </w:r>
        </w:del>
      </w:ins>
      <w:moveTo w:id="66" w:author="Liad Mudrik" w:date="2023-06-28T20:59:00Z">
        <w:del w:id="67" w:author="zeev" w:date="2023-07-25T17:27:00Z">
          <w:r w:rsidRPr="00F43DE5" w:rsidDel="00860226">
            <w:rPr>
              <w:iCs w:val="0"/>
              <w:szCs w:val="22"/>
              <w:rPrChange w:id="68" w:author="Liad Mudrik" w:date="2023-06-28T20:59:00Z">
                <w:rPr>
                  <w:iCs/>
                </w:rPr>
              </w:rPrChange>
            </w:rPr>
            <w:delText>E</w:delText>
          </w:r>
        </w:del>
      </w:moveTo>
      <w:ins w:id="69" w:author="Liad Mudrik" w:date="2023-06-28T20:59:00Z">
        <w:del w:id="70" w:author="zeev" w:date="2023-07-25T17:27:00Z">
          <w:r w:rsidRPr="00F43DE5" w:rsidDel="00860226">
            <w:rPr>
              <w:iCs w:val="0"/>
              <w:szCs w:val="22"/>
              <w:rPrChange w:id="71" w:author="Liad Mudrik" w:date="2023-06-28T20:59:00Z">
                <w:rPr>
                  <w:iCs/>
                </w:rPr>
              </w:rPrChange>
            </w:rPr>
            <w:delText>e</w:delText>
          </w:r>
        </w:del>
      </w:ins>
      <w:moveTo w:id="72" w:author="Liad Mudrik" w:date="2023-06-28T20:59:00Z">
        <w:del w:id="73" w:author="zeev" w:date="2023-07-25T17:27:00Z">
          <w:r w:rsidRPr="00F43DE5" w:rsidDel="00860226">
            <w:rPr>
              <w:iCs w:val="0"/>
              <w:szCs w:val="22"/>
              <w:rPrChange w:id="74" w:author="Liad Mudrik" w:date="2023-06-28T20:59:00Z">
                <w:rPr>
                  <w:iCs/>
                </w:rPr>
              </w:rPrChange>
            </w:rPr>
            <w:delText xml:space="preserve">xperimental </w:delText>
          </w:r>
        </w:del>
      </w:moveTo>
      <w:ins w:id="75" w:author="Liad Mudrik" w:date="2023-06-28T20:59:00Z">
        <w:del w:id="76" w:author="zeev" w:date="2023-07-25T17:27:00Z">
          <w:r w:rsidRPr="00F43DE5" w:rsidDel="00860226">
            <w:rPr>
              <w:iCs w:val="0"/>
              <w:szCs w:val="22"/>
              <w:rPrChange w:id="77" w:author="Liad Mudrik" w:date="2023-06-28T20:59:00Z">
                <w:rPr>
                  <w:iCs/>
                </w:rPr>
              </w:rPrChange>
            </w:rPr>
            <w:delText>S</w:delText>
          </w:r>
        </w:del>
      </w:ins>
      <w:moveTo w:id="78" w:author="Liad Mudrik" w:date="2023-06-28T20:59:00Z">
        <w:del w:id="79" w:author="zeev" w:date="2023-07-25T17:27:00Z">
          <w:r w:rsidRPr="00F43DE5" w:rsidDel="00860226">
            <w:rPr>
              <w:iCs w:val="0"/>
              <w:szCs w:val="22"/>
              <w:rPrChange w:id="80" w:author="Liad Mudrik" w:date="2023-06-28T20:59:00Z">
                <w:rPr>
                  <w:iCs/>
                </w:rPr>
              </w:rPrChange>
            </w:rPr>
            <w:delText>Setup</w:delText>
          </w:r>
        </w:del>
      </w:moveTo>
      <w:ins w:id="81" w:author="Liad Mudrik" w:date="2023-06-28T20:59:00Z">
        <w:del w:id="82" w:author="zeev" w:date="2023-07-25T17:27:00Z">
          <w:r w:rsidRPr="00F43DE5" w:rsidDel="00860226">
            <w:rPr>
              <w:iCs w:val="0"/>
              <w:szCs w:val="22"/>
              <w:rPrChange w:id="83" w:author="Liad Mudrik" w:date="2023-06-28T20:59:00Z">
                <w:rPr>
                  <w:iCs/>
                </w:rPr>
              </w:rPrChange>
            </w:rPr>
            <w:delText xml:space="preserve">. </w:delText>
          </w:r>
        </w:del>
      </w:ins>
    </w:p>
    <w:moveToRangeEnd w:id="40"/>
    <w:p w14:paraId="7A776834" w14:textId="0F678A36" w:rsidR="00F43DE5" w:rsidRDefault="00CA2A96" w:rsidP="00F9302D">
      <w:pPr>
        <w:pStyle w:val="af8"/>
        <w:keepNext/>
        <w:ind w:left="567" w:right="713"/>
      </w:pPr>
      <w:del w:id="84" w:author="zeev" w:date="2023-07-25T17:27:00Z">
        <w:r w:rsidRPr="00F43DE5" w:rsidDel="00860226">
          <w:rPr>
            <w:i w:val="0"/>
            <w:iCs w:val="0"/>
            <w:color w:val="auto"/>
            <w:szCs w:val="22"/>
            <w:rPrChange w:id="85" w:author="Liad Mudrik" w:date="2023-06-28T20:59:00Z">
              <w:rPr>
                <w:i w:val="0"/>
                <w:iCs w:val="0"/>
                <w:color w:val="auto"/>
                <w:sz w:val="24"/>
                <w:szCs w:val="24"/>
              </w:rPr>
            </w:rPrChange>
          </w:rPr>
          <w:delText>Note.</w:delText>
        </w:r>
        <w:r w:rsidR="00854D68" w:rsidRPr="00F43DE5" w:rsidDel="00860226">
          <w:rPr>
            <w:i w:val="0"/>
            <w:iCs w:val="0"/>
            <w:szCs w:val="22"/>
            <w:rPrChange w:id="86" w:author="Liad Mudrik" w:date="2023-06-28T20:59:00Z">
              <w:rPr/>
            </w:rPrChange>
          </w:rPr>
          <w:delText xml:space="preserve"> </w:delText>
        </w:r>
      </w:del>
      <w:ins w:id="87" w:author="Liad Mudrik" w:date="2023-06-28T20:59:00Z">
        <w:del w:id="88" w:author="zeev" w:date="2023-07-25T17:27:00Z">
          <w:r w:rsidR="00F43DE5" w:rsidDel="00860226">
            <w:rPr>
              <w:i w:val="0"/>
              <w:iCs w:val="0"/>
              <w:szCs w:val="22"/>
            </w:rPr>
            <w:delText xml:space="preserve"> </w:delText>
          </w:r>
        </w:del>
      </w:ins>
      <w:del w:id="89" w:author="zeev" w:date="2023-07-25T17:27:00Z">
        <w:r w:rsidR="00854D68" w:rsidRPr="00F43DE5" w:rsidDel="00860226">
          <w:rPr>
            <w:i w:val="0"/>
            <w:iCs w:val="0"/>
            <w:szCs w:val="22"/>
            <w:rPrChange w:id="90" w:author="Liad Mudrik" w:date="2023-06-28T20:59:00Z">
              <w:rPr/>
            </w:rPrChange>
          </w:rPr>
          <w:delText xml:space="preserve">A participant placing his finger on the starting point which is located </w:delText>
        </w:r>
        <w:r w:rsidR="004907D7" w:rsidRPr="00F43DE5" w:rsidDel="00860226">
          <w:rPr>
            <w:i w:val="0"/>
            <w:iCs w:val="0"/>
            <w:szCs w:val="22"/>
            <w:rPrChange w:id="91" w:author="Liad Mudrik" w:date="2023-06-28T20:59:00Z">
              <w:rPr/>
            </w:rPrChange>
          </w:rPr>
          <w:delText>35</w:delText>
        </w:r>
        <w:r w:rsidR="00854D68" w:rsidRPr="00F43DE5" w:rsidDel="00860226">
          <w:rPr>
            <w:i w:val="0"/>
            <w:iCs w:val="0"/>
            <w:szCs w:val="22"/>
            <w:rPrChange w:id="92" w:author="Liad Mudrik" w:date="2023-06-28T20:59:00Z">
              <w:rPr/>
            </w:rPrChange>
          </w:rPr>
          <w:delText>cm away from the screen. The target is positioned 24</w:delText>
        </w:r>
      </w:del>
      <w:ins w:id="93" w:author="Liad Mudrik" w:date="2023-06-28T20:59:00Z">
        <w:del w:id="94" w:author="zeev" w:date="2023-07-25T17:27:00Z">
          <w:r w:rsidR="00F43DE5" w:rsidDel="00860226">
            <w:rPr>
              <w:i w:val="0"/>
              <w:iCs w:val="0"/>
              <w:szCs w:val="22"/>
            </w:rPr>
            <w:delText xml:space="preserve"> </w:delText>
          </w:r>
        </w:del>
      </w:ins>
      <w:del w:id="95" w:author="zeev" w:date="2023-07-25T17:27:00Z">
        <w:r w:rsidR="00854D68" w:rsidRPr="00F43DE5" w:rsidDel="00860226">
          <w:rPr>
            <w:i w:val="0"/>
            <w:iCs w:val="0"/>
            <w:szCs w:val="22"/>
            <w:rPrChange w:id="96" w:author="Liad Mudrik" w:date="2023-06-28T20:59:00Z">
              <w:rPr/>
            </w:rPrChange>
          </w:rPr>
          <w:delText>cm above the starting point and the answers are placed on each of its sides, 20</w:delText>
        </w:r>
      </w:del>
      <w:ins w:id="97" w:author="Liad Mudrik" w:date="2023-06-28T21:00:00Z">
        <w:del w:id="98" w:author="zeev" w:date="2023-07-25T17:27:00Z">
          <w:r w:rsidR="00F43DE5" w:rsidDel="00860226">
            <w:rPr>
              <w:i w:val="0"/>
              <w:iCs w:val="0"/>
              <w:szCs w:val="22"/>
            </w:rPr>
            <w:delText xml:space="preserve"> </w:delText>
          </w:r>
        </w:del>
      </w:ins>
      <w:del w:id="99" w:author="zeev" w:date="2023-07-25T17:27:00Z">
        <w:r w:rsidR="00854D68" w:rsidRPr="00F43DE5" w:rsidDel="00860226">
          <w:rPr>
            <w:i w:val="0"/>
            <w:iCs w:val="0"/>
            <w:szCs w:val="22"/>
            <w:rPrChange w:id="100" w:author="Liad Mudrik" w:date="2023-06-28T20:59:00Z">
              <w:rPr/>
            </w:rPrChange>
          </w:rPr>
          <w:delText>cm apart. Z axis maps the path to and from the screen. X</w:delText>
        </w:r>
        <w:r w:rsidR="00F0759A" w:rsidRPr="00F43DE5" w:rsidDel="00860226">
          <w:rPr>
            <w:i w:val="0"/>
            <w:iCs w:val="0"/>
            <w:szCs w:val="22"/>
            <w:rPrChange w:id="101" w:author="Liad Mudrik" w:date="2023-06-28T20:59:00Z">
              <w:rPr/>
            </w:rPrChange>
          </w:rPr>
          <w:delText>-</w:delText>
        </w:r>
        <w:r w:rsidR="00854D68" w:rsidRPr="00F43DE5" w:rsidDel="00860226">
          <w:rPr>
            <w:i w:val="0"/>
            <w:iCs w:val="0"/>
            <w:szCs w:val="22"/>
            <w:rPrChange w:id="102" w:author="Liad Mudrik" w:date="2023-06-28T20:59:00Z">
              <w:rPr/>
            </w:rPrChange>
          </w:rPr>
          <w:delText>axis maps the left and right directions. Y axis maps the up and down directions</w:delText>
        </w:r>
      </w:del>
      <w:r w:rsidR="00854D68" w:rsidRPr="009159A8">
        <w:t>.</w:t>
      </w:r>
    </w:p>
    <w:p w14:paraId="1CB04382" w14:textId="77777777" w:rsidR="00F9302D" w:rsidRPr="00F9302D" w:rsidRDefault="00F9302D" w:rsidP="00F9302D">
      <w:pPr>
        <w:ind w:firstLine="0"/>
        <w:rPr>
          <w:ins w:id="103" w:author="Liad Mudrik" w:date="2023-06-28T20:59:00Z"/>
        </w:rPr>
      </w:pPr>
    </w:p>
    <w:p w14:paraId="5FC1E55D" w14:textId="2EA491BA" w:rsidR="00D826D9" w:rsidRDefault="00D826D9" w:rsidP="00DB1FF3">
      <w:pPr>
        <w:pStyle w:val="4"/>
      </w:pPr>
      <w:r>
        <w:t>Procedure</w:t>
      </w:r>
      <w:bookmarkEnd w:id="26"/>
    </w:p>
    <w:p w14:paraId="4E8D7141" w14:textId="6D07F046" w:rsidR="005D3136" w:rsidRDefault="007156FD">
      <w:pPr>
        <w:ind w:firstLine="340"/>
        <w:pPrChange w:id="104" w:author="Liad Mudrik" w:date="2023-06-28T21:11: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 xml:space="preserve">Half </w:t>
      </w:r>
      <w:r w:rsidR="005D3136">
        <w:lastRenderedPageBreak/>
        <w:t xml:space="preserve">the trials were congruent and </w:t>
      </w:r>
      <w:proofErr w:type="gramStart"/>
      <w:r w:rsidR="005D3136">
        <w:t>half incongruent</w:t>
      </w:r>
      <w:proofErr w:type="gramEnd"/>
      <w:r w:rsidR="005D3136">
        <w:t xml:space="preserve"> (</w:t>
      </w:r>
      <w:proofErr w:type="spellStart"/>
      <w:r w:rsidR="005D3136">
        <w:t>pseudorandomly</w:t>
      </w:r>
      <w:proofErr w:type="spellEnd"/>
      <w:r w:rsidR="005D3136">
        <w:t xml:space="preserve"> intermixed, as explained in the Stimuli section above). </w:t>
      </w:r>
      <w:r w:rsidR="00612121" w:rsidRPr="00400416">
        <w:t xml:space="preserve">Breaks </w:t>
      </w:r>
      <w:proofErr w:type="gramStart"/>
      <w:r w:rsidR="00612121">
        <w:t>were given</w:t>
      </w:r>
      <w:proofErr w:type="gramEnd"/>
      <w:r w:rsidR="00612121" w:rsidRPr="00400416">
        <w:t xml:space="preserve"> between blocks</w:t>
      </w:r>
      <w:r w:rsidR="00612121">
        <w:t>.</w:t>
      </w:r>
      <w:r w:rsidR="00612121" w:rsidRPr="00400416">
        <w:t xml:space="preserve"> </w:t>
      </w:r>
    </w:p>
    <w:p w14:paraId="331A6F64" w14:textId="05327073"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proofErr w:type="gramStart"/>
      <w:r>
        <w:t xml:space="preserve">was </w:t>
      </w:r>
      <w:r w:rsidRPr="00400416">
        <w:t>displayed</w:t>
      </w:r>
      <w:proofErr w:type="gramEnd"/>
      <w:r w:rsidRPr="00400416">
        <w:t>, participants classif</w:t>
      </w:r>
      <w:r>
        <w:t>ied</w:t>
      </w:r>
      <w:r w:rsidRPr="00400416">
        <w:t xml:space="preserve"> the target word as describing a natural/artificial item </w:t>
      </w:r>
      <w:r>
        <w:t>(</w:t>
      </w:r>
      <w:r w:rsidR="0053605B" w:rsidRPr="0053605B">
        <w:fldChar w:fldCharType="begin"/>
      </w:r>
      <w:r w:rsidR="0053605B" w:rsidRPr="0053605B">
        <w:instrText xml:space="preserve"> REF _Ref134430361 \h </w:instrText>
      </w:r>
      <w:r w:rsidR="0053605B">
        <w:instrText xml:space="preserve"> \* MERGEFORMAT </w:instrText>
      </w:r>
      <w:r w:rsidR="0053605B" w:rsidRPr="0053605B">
        <w:fldChar w:fldCharType="separate"/>
      </w:r>
      <w:r w:rsidR="0053605B" w:rsidRPr="0053605B">
        <w:t xml:space="preserve">Figure </w:t>
      </w:r>
      <w:r w:rsidR="0053605B" w:rsidRPr="00DB1FF3">
        <w:t>2</w:t>
      </w:r>
      <w:r w:rsidR="0053605B" w:rsidRPr="0053605B">
        <w:fldChar w:fldCharType="end"/>
      </w:r>
      <w:r w:rsidRPr="00400416">
        <w:t>).</w:t>
      </w:r>
    </w:p>
    <w:p w14:paraId="2F3D9DD7" w14:textId="7B3F57B8" w:rsidR="00F9302D" w:rsidRPr="00DB1FF3" w:rsidDel="004E1EB8" w:rsidRDefault="00F9302D" w:rsidP="00F9302D">
      <w:pPr>
        <w:pStyle w:val="af8"/>
        <w:keepNext/>
        <w:spacing w:line="480" w:lineRule="auto"/>
        <w:jc w:val="left"/>
        <w:rPr>
          <w:moveFrom w:id="105" w:author="Liad Mudrik" w:date="2023-06-28T21:14:00Z"/>
          <w:b/>
          <w:bCs/>
          <w:i w:val="0"/>
          <w:iCs w:val="0"/>
          <w:sz w:val="24"/>
          <w:szCs w:val="20"/>
        </w:rPr>
      </w:pPr>
      <w:moveFromRangeStart w:id="106" w:author="Liad Mudrik" w:date="2023-06-28T21:14:00Z" w:name="move138879304"/>
      <w:commentRangeStart w:id="107"/>
      <w:moveFrom w:id="108" w:author="Liad Mudrik" w:date="2023-06-28T21:14:00Z">
        <w:r w:rsidRPr="00DB1FF3" w:rsidDel="004E1EB8">
          <w:rPr>
            <w:b/>
            <w:bCs/>
            <w:i w:val="0"/>
            <w:iCs w:val="0"/>
            <w:sz w:val="24"/>
            <w:szCs w:val="20"/>
          </w:rPr>
          <w:t xml:space="preserve">Figure </w:t>
        </w:r>
        <w:r w:rsidRPr="00DB1FF3" w:rsidDel="004E1EB8">
          <w:rPr>
            <w:b/>
            <w:bCs/>
            <w:szCs w:val="20"/>
          </w:rPr>
          <w:fldChar w:fldCharType="begin"/>
        </w:r>
        <w:r w:rsidRPr="00DB1FF3" w:rsidDel="004E1EB8">
          <w:rPr>
            <w:b/>
            <w:bCs/>
            <w:i w:val="0"/>
            <w:iCs w:val="0"/>
            <w:sz w:val="24"/>
            <w:szCs w:val="20"/>
          </w:rPr>
          <w:instrText xml:space="preserve"> SEQ Figure \* ARABIC </w:instrText>
        </w:r>
        <w:r w:rsidRPr="00DB1FF3" w:rsidDel="004E1EB8">
          <w:rPr>
            <w:b/>
            <w:bCs/>
            <w:szCs w:val="20"/>
          </w:rPr>
          <w:fldChar w:fldCharType="separate"/>
        </w:r>
        <w:r w:rsidRPr="00DB1FF3" w:rsidDel="004E1EB8">
          <w:rPr>
            <w:b/>
            <w:bCs/>
            <w:i w:val="0"/>
            <w:iCs w:val="0"/>
            <w:noProof/>
            <w:sz w:val="24"/>
            <w:szCs w:val="20"/>
          </w:rPr>
          <w:t>2</w:t>
        </w:r>
        <w:r w:rsidRPr="00DB1FF3" w:rsidDel="004E1EB8">
          <w:rPr>
            <w:b/>
            <w:bCs/>
            <w:szCs w:val="20"/>
          </w:rPr>
          <w:fldChar w:fldCharType="end"/>
        </w:r>
      </w:moveFrom>
      <w:commentRangeEnd w:id="107"/>
      <w:r w:rsidR="00860226">
        <w:rPr>
          <w:rStyle w:val="af0"/>
          <w:i w:val="0"/>
          <w:iCs w:val="0"/>
          <w:color w:val="auto"/>
        </w:rPr>
        <w:commentReference w:id="107"/>
      </w:r>
    </w:p>
    <w:p w14:paraId="69DD165F" w14:textId="17244571" w:rsidR="00F9302D" w:rsidRPr="00B16A11" w:rsidDel="004E1EB8" w:rsidRDefault="00F9302D" w:rsidP="00F9302D">
      <w:pPr>
        <w:ind w:firstLine="0"/>
        <w:rPr>
          <w:moveFrom w:id="109" w:author="Liad Mudrik" w:date="2023-06-28T21:14:00Z"/>
        </w:rPr>
      </w:pPr>
      <w:moveFrom w:id="110" w:author="Liad Mudrik" w:date="2023-06-28T21:14:00Z">
        <w:r w:rsidDel="004E1EB8">
          <w:rPr>
            <w:i/>
            <w:iCs/>
          </w:rPr>
          <w:t>Stimuli Presentation Order</w:t>
        </w:r>
      </w:moveFrom>
    </w:p>
    <w:moveFromRangeEnd w:id="106"/>
    <w:p w14:paraId="61B02F79" w14:textId="559F02F7" w:rsidR="00F9302D" w:rsidRDefault="00860226" w:rsidP="00860226">
      <w:pPr>
        <w:pStyle w:val="a2"/>
        <w:keepNext/>
        <w:tabs>
          <w:tab w:val="left" w:pos="270"/>
        </w:tabs>
        <w:bidi w:val="0"/>
      </w:pPr>
      <w:r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1"/>
                    <a:stretch>
                      <a:fillRect/>
                    </a:stretch>
                  </pic:blipFill>
                  <pic:spPr>
                    <a:xfrm>
                      <a:off x="0" y="0"/>
                      <a:ext cx="6112554" cy="3877814"/>
                    </a:xfrm>
                    <a:prstGeom prst="rect">
                      <a:avLst/>
                    </a:prstGeom>
                  </pic:spPr>
                </pic:pic>
              </a:graphicData>
            </a:graphic>
          </wp:inline>
        </w:drawing>
      </w:r>
    </w:p>
    <w:p w14:paraId="3F1A238D" w14:textId="77777777" w:rsidR="00F9302D" w:rsidRPr="004E1EB8" w:rsidDel="004E1EB8" w:rsidRDefault="00F9302D" w:rsidP="00F9302D">
      <w:pPr>
        <w:pStyle w:val="af8"/>
        <w:keepNext/>
        <w:ind w:left="567" w:right="713"/>
        <w:rPr>
          <w:del w:id="111" w:author="Liad Mudrik" w:date="2023-06-28T21:14:00Z"/>
          <w:moveTo w:id="112" w:author="Liad Mudrik" w:date="2023-06-28T21:14:00Z"/>
          <w:b/>
          <w:bCs/>
          <w:i w:val="0"/>
          <w:iCs w:val="0"/>
          <w:sz w:val="24"/>
          <w:szCs w:val="20"/>
        </w:rPr>
        <w:pPrChange w:id="113" w:author="Liad Mudrik" w:date="2023-06-28T21:15:00Z">
          <w:pPr>
            <w:pStyle w:val="af8"/>
            <w:keepNext/>
            <w:spacing w:line="480" w:lineRule="auto"/>
            <w:jc w:val="left"/>
          </w:pPr>
        </w:pPrChange>
      </w:pPr>
      <w:bookmarkStart w:id="114" w:name="_Ref134430361"/>
      <w:moveToRangeStart w:id="115" w:author="Liad Mudrik" w:date="2023-06-28T21:14:00Z" w:name="move138879304"/>
      <w:moveTo w:id="116" w:author="Liad Mudrik" w:date="2023-06-28T21:14:00Z">
        <w:r w:rsidRPr="004E1EB8">
          <w:rPr>
            <w:b/>
            <w:bCs/>
            <w:i w:val="0"/>
            <w:iCs w:val="0"/>
            <w:sz w:val="24"/>
            <w:szCs w:val="20"/>
          </w:rPr>
          <w:t xml:space="preserve">Figure </w:t>
        </w:r>
        <w:r w:rsidRPr="004E1EB8">
          <w:rPr>
            <w:b/>
            <w:bCs/>
            <w:szCs w:val="20"/>
          </w:rPr>
          <w:fldChar w:fldCharType="begin"/>
        </w:r>
        <w:r w:rsidRPr="004E1EB8">
          <w:rPr>
            <w:b/>
            <w:bCs/>
            <w:i w:val="0"/>
            <w:iCs w:val="0"/>
            <w:sz w:val="24"/>
            <w:szCs w:val="20"/>
          </w:rPr>
          <w:instrText xml:space="preserve"> SEQ Figure \* ARABIC </w:instrText>
        </w:r>
        <w:r w:rsidRPr="004E1EB8">
          <w:rPr>
            <w:b/>
            <w:bCs/>
            <w:szCs w:val="20"/>
          </w:rPr>
          <w:fldChar w:fldCharType="separate"/>
        </w:r>
        <w:r w:rsidRPr="004E1EB8">
          <w:rPr>
            <w:b/>
            <w:bCs/>
            <w:i w:val="0"/>
            <w:iCs w:val="0"/>
            <w:noProof/>
            <w:sz w:val="24"/>
            <w:szCs w:val="20"/>
          </w:rPr>
          <w:t>2</w:t>
        </w:r>
        <w:r w:rsidRPr="004E1EB8">
          <w:rPr>
            <w:b/>
            <w:bCs/>
            <w:szCs w:val="20"/>
          </w:rPr>
          <w:fldChar w:fldCharType="end"/>
        </w:r>
      </w:moveTo>
      <w:bookmarkEnd w:id="114"/>
      <w:ins w:id="117" w:author="Liad Mudrik" w:date="2023-06-28T21:14:00Z">
        <w:r w:rsidRPr="004E1EB8">
          <w:rPr>
            <w:b/>
            <w:bCs/>
            <w:i w:val="0"/>
            <w:iCs w:val="0"/>
            <w:sz w:val="24"/>
            <w:szCs w:val="20"/>
          </w:rPr>
          <w:t xml:space="preserve">. </w:t>
        </w:r>
      </w:ins>
    </w:p>
    <w:p w14:paraId="68D2B5F5" w14:textId="2C3954E2" w:rsidR="00F9302D" w:rsidRPr="004E1EB8" w:rsidDel="004E1EB8" w:rsidRDefault="00F9302D" w:rsidP="00F9302D">
      <w:pPr>
        <w:pStyle w:val="af8"/>
        <w:keepNext/>
        <w:ind w:left="567" w:right="713"/>
        <w:rPr>
          <w:del w:id="118" w:author="Liad Mudrik" w:date="2023-06-28T21:14:00Z"/>
          <w:moveTo w:id="119" w:author="Liad Mudrik" w:date="2023-06-28T21:14:00Z"/>
          <w:iCs w:val="0"/>
          <w:rPrChange w:id="120" w:author="Liad Mudrik" w:date="2023-06-28T21:15:00Z">
            <w:rPr>
              <w:del w:id="121" w:author="Liad Mudrik" w:date="2023-06-28T21:14:00Z"/>
              <w:moveTo w:id="122" w:author="Liad Mudrik" w:date="2023-06-28T21:14:00Z"/>
              <w:iCs/>
            </w:rPr>
          </w:rPrChange>
        </w:rPr>
        <w:pPrChange w:id="123" w:author="Liad Mudrik" w:date="2023-06-28T21:15:00Z">
          <w:pPr>
            <w:ind w:firstLine="0"/>
          </w:pPr>
        </w:pPrChange>
      </w:pPr>
      <w:moveTo w:id="124" w:author="Liad Mudrik" w:date="2023-06-28T21:14:00Z">
        <w:r w:rsidRPr="004E1EB8">
          <w:rPr>
            <w:iCs w:val="0"/>
            <w:rPrChange w:id="125" w:author="Liad Mudrik" w:date="2023-06-28T21:15:00Z">
              <w:rPr>
                <w:iCs/>
              </w:rPr>
            </w:rPrChange>
          </w:rPr>
          <w:t>Stimuli Presentation Order</w:t>
        </w:r>
      </w:moveTo>
      <w:ins w:id="126" w:author="zeev" w:date="2023-07-25T17:24:00Z">
        <w:r w:rsidR="00860226">
          <w:rPr>
            <w:iCs w:val="0"/>
          </w:rPr>
          <w:t xml:space="preserve"> and</w:t>
        </w:r>
      </w:ins>
      <w:ins w:id="127" w:author="zeev" w:date="2023-07-25T17:26:00Z">
        <w:r w:rsidR="00860226">
          <w:rPr>
            <w:iCs w:val="0"/>
          </w:rPr>
          <w:t xml:space="preserve"> an</w:t>
        </w:r>
      </w:ins>
      <w:ins w:id="128" w:author="zeev" w:date="2023-07-25T17:24:00Z">
        <w:r w:rsidR="00860226">
          <w:rPr>
            <w:iCs w:val="0"/>
          </w:rPr>
          <w:t xml:space="preserve"> Illustration of </w:t>
        </w:r>
      </w:ins>
      <w:ins w:id="129" w:author="zeev" w:date="2023-07-25T17:26:00Z">
        <w:r w:rsidR="00860226">
          <w:rPr>
            <w:iCs w:val="0"/>
          </w:rPr>
          <w:t xml:space="preserve">the </w:t>
        </w:r>
      </w:ins>
      <w:ins w:id="130" w:author="zeev" w:date="2023-07-25T17:24:00Z">
        <w:r w:rsidR="00860226">
          <w:rPr>
            <w:iCs w:val="0"/>
          </w:rPr>
          <w:t>Experimental Setup</w:t>
        </w:r>
      </w:ins>
      <w:ins w:id="131" w:author="Liad Mudrik" w:date="2023-06-28T21:14:00Z">
        <w:r w:rsidRPr="004E1EB8">
          <w:rPr>
            <w:iCs w:val="0"/>
            <w:rPrChange w:id="132" w:author="Liad Mudrik" w:date="2023-06-28T21:15:00Z">
              <w:rPr>
                <w:iCs/>
              </w:rPr>
            </w:rPrChange>
          </w:rPr>
          <w:t xml:space="preserve">. </w:t>
        </w:r>
      </w:ins>
    </w:p>
    <w:moveToRangeEnd w:id="115"/>
    <w:p w14:paraId="769B5AC2" w14:textId="650C7624" w:rsidR="00F9302D" w:rsidRPr="004E1EB8" w:rsidRDefault="00F9302D" w:rsidP="00860226">
      <w:pPr>
        <w:pStyle w:val="af8"/>
        <w:keepNext/>
        <w:ind w:left="567" w:right="713"/>
        <w:rPr>
          <w:iCs w:val="0"/>
          <w:rPrChange w:id="133" w:author="Liad Mudrik" w:date="2023-06-28T21:15:00Z">
            <w:rPr>
              <w:iCs/>
            </w:rPr>
          </w:rPrChange>
        </w:rPr>
        <w:pPrChange w:id="134" w:author="zeev" w:date="2023-07-25T17:26:00Z">
          <w:pPr>
            <w:ind w:firstLine="0"/>
          </w:pPr>
        </w:pPrChange>
      </w:pPr>
      <w:del w:id="135" w:author="Liad Mudrik" w:date="2023-06-28T21:14:00Z">
        <w:r w:rsidRPr="004E1EB8" w:rsidDel="004E1EB8">
          <w:rPr>
            <w:i w:val="0"/>
            <w:iCs w:val="0"/>
            <w:rPrChange w:id="136" w:author="Liad Mudrik" w:date="2023-06-28T21:15:00Z">
              <w:rPr>
                <w:i/>
              </w:rPr>
            </w:rPrChange>
          </w:rPr>
          <w:delText xml:space="preserve">Note. </w:delText>
        </w:r>
      </w:del>
      <w:ins w:id="137" w:author="Liad Mudrik" w:date="2023-06-28T21:15:00Z">
        <w:r>
          <w:rPr>
            <w:i w:val="0"/>
            <w:iCs w:val="0"/>
          </w:rPr>
          <w:t xml:space="preserve"> </w:t>
        </w:r>
      </w:ins>
      <w:r w:rsidRPr="004E1EB8">
        <w:rPr>
          <w:i w:val="0"/>
          <w:iCs w:val="0"/>
          <w:rPrChange w:id="138" w:author="Liad Mudrik" w:date="2023-06-28T21:15:00Z">
            <w:rPr>
              <w:i/>
            </w:rPr>
          </w:rPrChange>
        </w:rPr>
        <w:t>Each trial was composed of a fixation cross (1000</w:t>
      </w:r>
      <w:ins w:id="139" w:author="Liad Mudrik" w:date="2023-06-28T21:15:00Z">
        <w:r>
          <w:rPr>
            <w:i w:val="0"/>
            <w:iCs w:val="0"/>
          </w:rPr>
          <w:t xml:space="preserve"> </w:t>
        </w:r>
      </w:ins>
      <w:proofErr w:type="spellStart"/>
      <w:r w:rsidRPr="004E1EB8">
        <w:rPr>
          <w:i w:val="0"/>
          <w:iCs w:val="0"/>
          <w:rPrChange w:id="140" w:author="Liad Mudrik" w:date="2023-06-28T21:15:00Z">
            <w:rPr>
              <w:i/>
            </w:rPr>
          </w:rPrChange>
        </w:rPr>
        <w:t>ms</w:t>
      </w:r>
      <w:proofErr w:type="spellEnd"/>
      <w:r w:rsidRPr="004E1EB8">
        <w:rPr>
          <w:i w:val="0"/>
          <w:iCs w:val="0"/>
          <w:rPrChange w:id="141" w:author="Liad Mudrik" w:date="2023-06-28T21:15:00Z">
            <w:rPr>
              <w:i/>
            </w:rPr>
          </w:rPrChange>
        </w:rPr>
        <w:t>), a first mask (270</w:t>
      </w:r>
      <w:ins w:id="142" w:author="Liad Mudrik" w:date="2023-06-28T21:15:00Z">
        <w:r>
          <w:rPr>
            <w:i w:val="0"/>
            <w:iCs w:val="0"/>
          </w:rPr>
          <w:t xml:space="preserve"> </w:t>
        </w:r>
      </w:ins>
      <w:proofErr w:type="spellStart"/>
      <w:r w:rsidRPr="004E1EB8">
        <w:rPr>
          <w:i w:val="0"/>
          <w:iCs w:val="0"/>
          <w:rPrChange w:id="143" w:author="Liad Mudrik" w:date="2023-06-28T21:15:00Z">
            <w:rPr>
              <w:i/>
            </w:rPr>
          </w:rPrChange>
        </w:rPr>
        <w:t>ms</w:t>
      </w:r>
      <w:proofErr w:type="spellEnd"/>
      <w:r w:rsidRPr="004E1EB8">
        <w:rPr>
          <w:i w:val="0"/>
          <w:iCs w:val="0"/>
          <w:rPrChange w:id="144" w:author="Liad Mudrik" w:date="2023-06-28T21:15:00Z">
            <w:rPr>
              <w:i/>
            </w:rPr>
          </w:rPrChange>
        </w:rPr>
        <w:t>), a second mask (30</w:t>
      </w:r>
      <w:ins w:id="145" w:author="Liad Mudrik" w:date="2023-06-28T21:15:00Z">
        <w:r>
          <w:rPr>
            <w:i w:val="0"/>
            <w:iCs w:val="0"/>
          </w:rPr>
          <w:t xml:space="preserve"> </w:t>
        </w:r>
      </w:ins>
      <w:proofErr w:type="spellStart"/>
      <w:r w:rsidRPr="004E1EB8">
        <w:rPr>
          <w:i w:val="0"/>
          <w:iCs w:val="0"/>
          <w:rPrChange w:id="146" w:author="Liad Mudrik" w:date="2023-06-28T21:15:00Z">
            <w:rPr>
              <w:i/>
            </w:rPr>
          </w:rPrChange>
        </w:rPr>
        <w:t>ms</w:t>
      </w:r>
      <w:proofErr w:type="spellEnd"/>
      <w:r w:rsidRPr="004E1EB8">
        <w:rPr>
          <w:i w:val="0"/>
          <w:iCs w:val="0"/>
          <w:rPrChange w:id="147" w:author="Liad Mudrik" w:date="2023-06-28T21:15:00Z">
            <w:rPr>
              <w:i/>
            </w:rPr>
          </w:rPrChange>
        </w:rPr>
        <w:t>), a prime word (30</w:t>
      </w:r>
      <w:ins w:id="148" w:author="Liad Mudrik" w:date="2023-06-28T21:15:00Z">
        <w:r>
          <w:rPr>
            <w:i w:val="0"/>
            <w:iCs w:val="0"/>
          </w:rPr>
          <w:t xml:space="preserve"> </w:t>
        </w:r>
      </w:ins>
      <w:proofErr w:type="spellStart"/>
      <w:r w:rsidRPr="004E1EB8">
        <w:rPr>
          <w:i w:val="0"/>
          <w:iCs w:val="0"/>
          <w:rPrChange w:id="149" w:author="Liad Mudrik" w:date="2023-06-28T21:15:00Z">
            <w:rPr>
              <w:i/>
            </w:rPr>
          </w:rPrChange>
        </w:rPr>
        <w:t>ms</w:t>
      </w:r>
      <w:proofErr w:type="spellEnd"/>
      <w:r w:rsidRPr="004E1EB8">
        <w:rPr>
          <w:i w:val="0"/>
          <w:iCs w:val="0"/>
          <w:rPrChange w:id="150" w:author="Liad Mudrik" w:date="2023-06-28T21:15:00Z">
            <w:rPr>
              <w:i/>
            </w:rPr>
          </w:rPrChange>
        </w:rPr>
        <w:t>), a third mask (30</w:t>
      </w:r>
      <w:ins w:id="151" w:author="Liad Mudrik" w:date="2023-06-28T21:15:00Z">
        <w:r>
          <w:rPr>
            <w:i w:val="0"/>
            <w:iCs w:val="0"/>
          </w:rPr>
          <w:t xml:space="preserve"> </w:t>
        </w:r>
      </w:ins>
      <w:proofErr w:type="spellStart"/>
      <w:r w:rsidRPr="004E1EB8">
        <w:rPr>
          <w:i w:val="0"/>
          <w:iCs w:val="0"/>
          <w:rPrChange w:id="152" w:author="Liad Mudrik" w:date="2023-06-28T21:15:00Z">
            <w:rPr>
              <w:i/>
            </w:rPr>
          </w:rPrChange>
        </w:rPr>
        <w:t>ms</w:t>
      </w:r>
      <w:proofErr w:type="spellEnd"/>
      <w:r w:rsidRPr="004E1EB8">
        <w:rPr>
          <w:i w:val="0"/>
          <w:iCs w:val="0"/>
          <w:rPrChange w:id="153" w:author="Liad Mudrik" w:date="2023-06-28T21:15:00Z">
            <w:rPr>
              <w:i/>
            </w:rPr>
          </w:rPrChange>
        </w:rPr>
        <w:t>), a classification task (100-740</w:t>
      </w:r>
      <w:ins w:id="154" w:author="Liad Mudrik" w:date="2023-06-28T21:15:00Z">
        <w:r>
          <w:rPr>
            <w:i w:val="0"/>
            <w:iCs w:val="0"/>
          </w:rPr>
          <w:t xml:space="preserve"> </w:t>
        </w:r>
      </w:ins>
      <w:proofErr w:type="spellStart"/>
      <w:r w:rsidRPr="004E1EB8">
        <w:rPr>
          <w:i w:val="0"/>
          <w:iCs w:val="0"/>
          <w:rPrChange w:id="155" w:author="Liad Mudrik" w:date="2023-06-28T21:15:00Z">
            <w:rPr>
              <w:i/>
            </w:rPr>
          </w:rPrChange>
        </w:rPr>
        <w:t>ms</w:t>
      </w:r>
      <w:proofErr w:type="spellEnd"/>
      <w:r w:rsidRPr="004E1EB8">
        <w:rPr>
          <w:i w:val="0"/>
          <w:iCs w:val="0"/>
          <w:rPrChange w:id="156" w:author="Liad Mudrik" w:date="2023-06-28T21:15:00Z">
            <w:rPr>
              <w:i/>
            </w:rPr>
          </w:rPrChange>
        </w:rPr>
        <w:t>, out of which the target was displayed for 500</w:t>
      </w:r>
      <w:ins w:id="157" w:author="Liad Mudrik" w:date="2023-06-28T21:15:00Z">
        <w:r>
          <w:rPr>
            <w:i w:val="0"/>
            <w:iCs w:val="0"/>
          </w:rPr>
          <w:t xml:space="preserve"> </w:t>
        </w:r>
      </w:ins>
      <w:proofErr w:type="spellStart"/>
      <w:r w:rsidRPr="004E1EB8">
        <w:rPr>
          <w:i w:val="0"/>
          <w:iCs w:val="0"/>
          <w:rPrChange w:id="158" w:author="Liad Mudrik" w:date="2023-06-28T21:15:00Z">
            <w:rPr>
              <w:i/>
            </w:rPr>
          </w:rPrChange>
        </w:rPr>
        <w:t>ms</w:t>
      </w:r>
      <w:proofErr w:type="spellEnd"/>
      <w:r w:rsidRPr="004E1EB8">
        <w:rPr>
          <w:i w:val="0"/>
          <w:iCs w:val="0"/>
          <w:rPrChange w:id="159" w:author="Liad Mudrik" w:date="2023-06-28T21:15:00Z">
            <w:rPr>
              <w:i/>
            </w:rPr>
          </w:rPrChange>
        </w:rPr>
        <w:t>), a recognition task (0-7</w:t>
      </w:r>
      <w:del w:id="160" w:author="Liad Mudrik" w:date="2023-06-28T21:15:00Z">
        <w:r w:rsidRPr="004E1EB8" w:rsidDel="004E1EB8">
          <w:rPr>
            <w:i w:val="0"/>
            <w:iCs w:val="0"/>
            <w:rPrChange w:id="161" w:author="Liad Mudrik" w:date="2023-06-28T21:15:00Z">
              <w:rPr>
                <w:i/>
              </w:rPr>
            </w:rPrChange>
          </w:rPr>
          <w:delText>,</w:delText>
        </w:r>
      </w:del>
      <w:r w:rsidRPr="004E1EB8">
        <w:rPr>
          <w:i w:val="0"/>
          <w:iCs w:val="0"/>
          <w:rPrChange w:id="162" w:author="Liad Mudrik" w:date="2023-06-28T21:15:00Z">
            <w:rPr>
              <w:i/>
            </w:rPr>
          </w:rPrChange>
        </w:rPr>
        <w:t>000</w:t>
      </w:r>
      <w:ins w:id="163" w:author="Liad Mudrik" w:date="2023-06-28T21:15:00Z">
        <w:r>
          <w:rPr>
            <w:i w:val="0"/>
            <w:iCs w:val="0"/>
          </w:rPr>
          <w:t xml:space="preserve"> </w:t>
        </w:r>
      </w:ins>
      <w:proofErr w:type="spellStart"/>
      <w:r w:rsidRPr="004E1EB8">
        <w:rPr>
          <w:i w:val="0"/>
          <w:iCs w:val="0"/>
          <w:rPrChange w:id="164" w:author="Liad Mudrik" w:date="2023-06-28T21:15:00Z">
            <w:rPr>
              <w:i/>
            </w:rPr>
          </w:rPrChange>
        </w:rPr>
        <w:t>ms</w:t>
      </w:r>
      <w:proofErr w:type="spellEnd"/>
      <w:r w:rsidRPr="004E1EB8">
        <w:rPr>
          <w:i w:val="0"/>
          <w:iCs w:val="0"/>
          <w:rPrChange w:id="165" w:author="Liad Mudrik" w:date="2023-06-28T21:15:00Z">
            <w:rPr>
              <w:i/>
            </w:rPr>
          </w:rPrChange>
        </w:rPr>
        <w:t xml:space="preserve">) and a PAS task (no time limit). The blue circles appearing on the screen </w:t>
      </w:r>
      <w:proofErr w:type="gramStart"/>
      <w:r>
        <w:rPr>
          <w:i w:val="0"/>
          <w:iCs w:val="0"/>
        </w:rPr>
        <w:t>we</w:t>
      </w:r>
      <w:r w:rsidRPr="004E1EB8">
        <w:rPr>
          <w:i w:val="0"/>
          <w:iCs w:val="0"/>
          <w:rPrChange w:id="166" w:author="Liad Mudrik" w:date="2023-06-28T21:15:00Z">
            <w:rPr>
              <w:i/>
            </w:rPr>
          </w:rPrChange>
        </w:rPr>
        <w:t>re presented</w:t>
      </w:r>
      <w:proofErr w:type="gramEnd"/>
      <w:r w:rsidRPr="004E1EB8">
        <w:rPr>
          <w:i w:val="0"/>
          <w:iCs w:val="0"/>
          <w:rPrChange w:id="167" w:author="Liad Mudrik" w:date="2023-06-28T21:15:00Z">
            <w:rPr>
              <w:i/>
            </w:rPr>
          </w:rPrChange>
        </w:rPr>
        <w:t xml:space="preserve"> as markers for </w:t>
      </w:r>
      <w:r w:rsidRPr="004E1EB8">
        <w:rPr>
          <w:i w:val="0"/>
          <w:iCs w:val="0"/>
          <w:rPrChange w:id="168" w:author="Liad Mudrik" w:date="2023-06-28T21:15:00Z">
            <w:rPr>
              <w:i/>
            </w:rPr>
          </w:rPrChange>
        </w:rPr>
        <w:lastRenderedPageBreak/>
        <w:t xml:space="preserve">the participants to know where they should touch in order to make their response. </w:t>
      </w:r>
      <w:del w:id="169" w:author="zeev" w:date="2023-07-25T12:36:00Z">
        <w:r w:rsidRPr="004E1EB8" w:rsidDel="00B0450F">
          <w:rPr>
            <w:i w:val="0"/>
            <w:iCs w:val="0"/>
            <w:rPrChange w:id="170" w:author="Liad Mudrik" w:date="2023-06-28T21:15:00Z">
              <w:rPr>
                <w:i/>
              </w:rPr>
            </w:rPrChange>
          </w:rPr>
          <w:delText>In practice, the blue</w:delText>
        </w:r>
      </w:del>
      <w:ins w:id="171" w:author="zeev" w:date="2023-07-25T12:36:00Z">
        <w:r>
          <w:rPr>
            <w:i w:val="0"/>
            <w:iCs w:val="0"/>
          </w:rPr>
          <w:t>The</w:t>
        </w:r>
      </w:ins>
      <w:r w:rsidRPr="004E1EB8">
        <w:rPr>
          <w:i w:val="0"/>
          <w:iCs w:val="0"/>
          <w:rPrChange w:id="172" w:author="Liad Mudrik" w:date="2023-06-28T21:15:00Z">
            <w:rPr>
              <w:i/>
            </w:rPr>
          </w:rPrChange>
        </w:rPr>
        <w:t xml:space="preserve"> circle</w:t>
      </w:r>
      <w:ins w:id="173" w:author="zeev" w:date="2023-07-25T12:36:00Z">
        <w:r>
          <w:rPr>
            <w:i w:val="0"/>
            <w:iCs w:val="0"/>
          </w:rPr>
          <w:t>s</w:t>
        </w:r>
      </w:ins>
      <w:r w:rsidRPr="004E1EB8">
        <w:rPr>
          <w:i w:val="0"/>
          <w:iCs w:val="0"/>
          <w:rPrChange w:id="174" w:author="Liad Mudrik" w:date="2023-06-28T21:15:00Z">
            <w:rPr>
              <w:i/>
            </w:rPr>
          </w:rPrChange>
        </w:rPr>
        <w:t xml:space="preserve"> and the Artificial/Natural category names were presented on the screen from the beginning of the trial, but for </w:t>
      </w:r>
      <w:proofErr w:type="gramStart"/>
      <w:r w:rsidRPr="004E1EB8">
        <w:rPr>
          <w:i w:val="0"/>
          <w:iCs w:val="0"/>
          <w:rPrChange w:id="175" w:author="Liad Mudrik" w:date="2023-06-28T21:15:00Z">
            <w:rPr>
              <w:i/>
            </w:rPr>
          </w:rPrChange>
        </w:rPr>
        <w:t>clarity</w:t>
      </w:r>
      <w:proofErr w:type="gramEnd"/>
      <w:r w:rsidRPr="004E1EB8">
        <w:rPr>
          <w:i w:val="0"/>
          <w:iCs w:val="0"/>
          <w:rPrChange w:id="176" w:author="Liad Mudrik" w:date="2023-06-28T21:15:00Z">
            <w:rPr>
              <w:i/>
            </w:rPr>
          </w:rPrChange>
        </w:rPr>
        <w:t xml:space="preserve"> purposes are presented here only after the last mask.</w:t>
      </w:r>
      <w:ins w:id="177" w:author="zeev" w:date="2023-07-25T17:25:00Z">
        <w:r w:rsidR="00860226">
          <w:rPr>
            <w:i w:val="0"/>
            <w:iCs w:val="0"/>
          </w:rPr>
          <w:t xml:space="preserve"> </w:t>
        </w:r>
      </w:ins>
      <w:ins w:id="178" w:author="zeev" w:date="2023-07-25T17:26:00Z">
        <w:r w:rsidR="00860226">
          <w:rPr>
            <w:i w:val="0"/>
            <w:iCs w:val="0"/>
          </w:rPr>
          <w:t>The inset on the top right corner depicts a</w:t>
        </w:r>
      </w:ins>
      <w:ins w:id="179" w:author="zeev" w:date="2023-07-25T17:25:00Z">
        <w:r w:rsidR="00860226" w:rsidRPr="006E04F7">
          <w:rPr>
            <w:i w:val="0"/>
            <w:iCs w:val="0"/>
            <w:szCs w:val="22"/>
          </w:rPr>
          <w:t xml:space="preserve"> participant placing his finger on the starting </w:t>
        </w:r>
      </w:ins>
      <w:ins w:id="180" w:author="zeev" w:date="2023-07-25T17:26:00Z">
        <w:r w:rsidR="00860226" w:rsidRPr="006E04F7">
          <w:rPr>
            <w:i w:val="0"/>
            <w:iCs w:val="0"/>
            <w:szCs w:val="22"/>
          </w:rPr>
          <w:t>point, which</w:t>
        </w:r>
      </w:ins>
      <w:ins w:id="181" w:author="zeev" w:date="2023-07-25T17:25:00Z">
        <w:r w:rsidR="00860226" w:rsidRPr="006E04F7">
          <w:rPr>
            <w:i w:val="0"/>
            <w:iCs w:val="0"/>
            <w:szCs w:val="22"/>
          </w:rPr>
          <w:t xml:space="preserve"> is located 35cm away from the screen. The target is positioned 24</w:t>
        </w:r>
        <w:r w:rsidR="00860226">
          <w:rPr>
            <w:i w:val="0"/>
            <w:iCs w:val="0"/>
            <w:szCs w:val="22"/>
          </w:rPr>
          <w:t xml:space="preserve"> </w:t>
        </w:r>
        <w:r w:rsidR="00860226" w:rsidRPr="006E04F7">
          <w:rPr>
            <w:i w:val="0"/>
            <w:iCs w:val="0"/>
            <w:szCs w:val="22"/>
          </w:rPr>
          <w:t xml:space="preserve">cm above the starting point and the answers </w:t>
        </w:r>
        <w:proofErr w:type="gramStart"/>
        <w:r w:rsidR="00860226" w:rsidRPr="006E04F7">
          <w:rPr>
            <w:i w:val="0"/>
            <w:iCs w:val="0"/>
            <w:szCs w:val="22"/>
          </w:rPr>
          <w:t>are placed</w:t>
        </w:r>
        <w:proofErr w:type="gramEnd"/>
        <w:r w:rsidR="00860226" w:rsidRPr="006E04F7">
          <w:rPr>
            <w:i w:val="0"/>
            <w:iCs w:val="0"/>
            <w:szCs w:val="22"/>
          </w:rPr>
          <w:t xml:space="preserve"> on each of its sides, 20</w:t>
        </w:r>
        <w:r w:rsidR="00860226">
          <w:rPr>
            <w:i w:val="0"/>
            <w:iCs w:val="0"/>
            <w:szCs w:val="22"/>
          </w:rPr>
          <w:t xml:space="preserve"> </w:t>
        </w:r>
        <w:r w:rsidR="00860226" w:rsidRPr="006E04F7">
          <w:rPr>
            <w:i w:val="0"/>
            <w:iCs w:val="0"/>
            <w:szCs w:val="22"/>
          </w:rPr>
          <w:t xml:space="preserve">cm apart. </w:t>
        </w:r>
        <w:proofErr w:type="gramStart"/>
        <w:r w:rsidR="00860226" w:rsidRPr="006E04F7">
          <w:rPr>
            <w:i w:val="0"/>
            <w:iCs w:val="0"/>
            <w:szCs w:val="22"/>
          </w:rPr>
          <w:t>Z axis</w:t>
        </w:r>
        <w:proofErr w:type="gramEnd"/>
        <w:r w:rsidR="00860226" w:rsidRPr="006E04F7">
          <w:rPr>
            <w:i w:val="0"/>
            <w:iCs w:val="0"/>
            <w:szCs w:val="22"/>
          </w:rPr>
          <w:t xml:space="preserve"> maps the path to and from the screen. X-axis maps the left and right directions. </w:t>
        </w:r>
        <w:proofErr w:type="gramStart"/>
        <w:r w:rsidR="00860226" w:rsidRPr="006E04F7">
          <w:rPr>
            <w:i w:val="0"/>
            <w:iCs w:val="0"/>
            <w:szCs w:val="22"/>
          </w:rPr>
          <w:t>Y axis</w:t>
        </w:r>
        <w:proofErr w:type="gramEnd"/>
        <w:r w:rsidR="00860226" w:rsidRPr="006E04F7">
          <w:rPr>
            <w:i w:val="0"/>
            <w:iCs w:val="0"/>
            <w:szCs w:val="22"/>
          </w:rPr>
          <w:t xml:space="preserve"> maps the up and down directions</w:t>
        </w:r>
        <w:r w:rsidR="00860226" w:rsidRPr="009159A8">
          <w:t>.</w:t>
        </w:r>
      </w:ins>
      <w:ins w:id="182" w:author="zeev" w:date="2023-07-25T17:24:00Z">
        <w:r w:rsidR="00860226">
          <w:rPr>
            <w:i w:val="0"/>
            <w:iCs w:val="0"/>
          </w:rPr>
          <w:t xml:space="preserve"> </w:t>
        </w:r>
      </w:ins>
    </w:p>
    <w:p w14:paraId="450E6B5A" w14:textId="77777777" w:rsidR="00F9302D" w:rsidRDefault="00F9302D" w:rsidP="00F9302D">
      <w:pPr>
        <w:ind w:firstLine="0"/>
      </w:pPr>
    </w:p>
    <w:p w14:paraId="1055632D" w14:textId="3933B2F6" w:rsidR="003872EE" w:rsidRDefault="003872EE" w:rsidP="001F3D88">
      <w:r>
        <w:t xml:space="preserve">In the reaching session, this </w:t>
      </w:r>
      <w:proofErr w:type="gramStart"/>
      <w:r>
        <w:t>was done</w:t>
      </w:r>
      <w:proofErr w:type="gramEnd"/>
      <w:r>
        <w:t xml:space="preserve"> by selecting the </w:t>
      </w:r>
      <w:r w:rsidRPr="00400416">
        <w:t>side of the screen that contain</w:t>
      </w:r>
      <w:r>
        <w:t>ed</w:t>
      </w:r>
      <w:r w:rsidRPr="00400416">
        <w:t xml:space="preserve"> the appropriate category</w:t>
      </w:r>
      <w:r>
        <w:t xml:space="preserve">. </w:t>
      </w:r>
      <w:proofErr w:type="gramStart"/>
      <w:r w:rsidR="001946E1">
        <w:t xml:space="preserve">Following  </w:t>
      </w:r>
      <w:proofErr w:type="spellStart"/>
      <w:r w:rsidR="00621802" w:rsidRPr="00C65950">
        <w:t>Gallivan</w:t>
      </w:r>
      <w:proofErr w:type="spellEnd"/>
      <w:r w:rsidR="00621802" w:rsidRPr="00C65950">
        <w:t xml:space="preserve"> &amp; Chapman</w:t>
      </w:r>
      <w:r w:rsidR="00621802">
        <w:t xml:space="preserve"> </w:t>
      </w:r>
      <w:proofErr w:type="gramEnd"/>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proofErr w:type="gramStart"/>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w:t>
      </w:r>
      <w:proofErr w:type="gramEnd"/>
      <w:r w:rsidR="00067907">
        <w:t xml:space="preserve"> </w:t>
      </w:r>
      <w:proofErr w:type="gramStart"/>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proofErr w:type="gramEnd"/>
      <w:r w:rsidR="00067907">
        <w:t>.</w:t>
      </w:r>
      <w:r w:rsidR="00A03C3E">
        <w:t xml:space="preserve"> </w:t>
      </w:r>
      <w:r w:rsidR="007546C5">
        <w:t xml:space="preserve">The purpose of the "Too early" feedback was to prevent predictive responses, which </w:t>
      </w:r>
      <w:proofErr w:type="gramStart"/>
      <w:r w:rsidR="007546C5">
        <w:t>are planned</w:t>
      </w:r>
      <w:proofErr w:type="gramEnd"/>
      <w:r w:rsidR="007546C5">
        <w:t xml:space="preserve">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t>
      </w:r>
      <w:proofErr w:type="gramStart"/>
      <w:r w:rsidR="00D826D9">
        <w:t>was given</w:t>
      </w:r>
      <w:proofErr w:type="gramEnd"/>
      <w:r w:rsidR="00D826D9">
        <w:t xml:space="preserve">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t>
      </w:r>
      <w:proofErr w:type="gramStart"/>
      <w:r w:rsidR="00E745EC">
        <w:t>was given</w:t>
      </w:r>
      <w:proofErr w:type="gramEnd"/>
      <w:r w:rsidR="00E745EC">
        <w:t xml:space="preserve">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w:t>
      </w:r>
      <w:proofErr w:type="gramStart"/>
      <w:r>
        <w:t>display,</w:t>
      </w:r>
      <w:proofErr w:type="gramEnd"/>
      <w:r>
        <w:t xml:space="preserve">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proofErr w:type="gramStart"/>
      <w:r w:rsidR="00CE2F1D">
        <w:t>.</w:t>
      </w:r>
      <w:proofErr w:type="gramEnd"/>
      <w:del w:id="183" w:author="zeev" w:date="2023-07-25T12:30:00Z">
        <w:r w:rsidR="00CE2F1D" w:rsidDel="00B0450F">
          <w:delText>t</w:delText>
        </w:r>
      </w:del>
      <w:ins w:id="184" w:author="zeev" w:date="2023-07-25T12:30:00Z">
        <w:r w:rsidR="00B0450F">
          <w:t>e</w:t>
        </w:r>
      </w:ins>
      <w:r w:rsidR="00CE2F1D">
        <w:t xml:space="preserve">., </w:t>
      </w:r>
      <w:r w:rsidRPr="00400416">
        <w:t>an objective measure of prime awareness</w:t>
      </w:r>
      <w:r w:rsidR="00CE2F1D">
        <w:t>)</w:t>
      </w:r>
      <w:r w:rsidRPr="00400416">
        <w:t xml:space="preserve">. Participants </w:t>
      </w:r>
      <w:proofErr w:type="gramStart"/>
      <w:r>
        <w:t xml:space="preserve">were </w:t>
      </w:r>
      <w:r w:rsidRPr="00400416">
        <w:t>presented</w:t>
      </w:r>
      <w:proofErr w:type="gramEnd"/>
      <w:r w:rsidRPr="00400416">
        <w:t xml:space="preserve">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w:t>
      </w:r>
      <w:r w:rsidR="00CE2F1D">
        <w:lastRenderedPageBreak/>
        <w:t>have sufficed for correctly identifying it</w:t>
      </w:r>
      <w:r w:rsidR="005D3136">
        <w:t>, rendering the test sensitive</w:t>
      </w:r>
      <w:r w:rsidR="00CE2F1D">
        <w:t xml:space="preserve">. </w:t>
      </w:r>
      <w:r w:rsidR="004F0152">
        <w:t>The r</w:t>
      </w:r>
      <w:r w:rsidRPr="00400416">
        <w:t xml:space="preserve">esponse </w:t>
      </w:r>
      <w:proofErr w:type="gramStart"/>
      <w:r>
        <w:t xml:space="preserve">was </w:t>
      </w:r>
      <w:r w:rsidRPr="00400416">
        <w:t>given</w:t>
      </w:r>
      <w:proofErr w:type="gramEnd"/>
      <w:r w:rsidRPr="00400416">
        <w:t xml:space="preserve"> in an identical fashion to the target classification task, within a </w:t>
      </w:r>
      <w:r>
        <w:t xml:space="preserve">7 </w:t>
      </w:r>
      <w:r w:rsidRPr="00400416">
        <w:t xml:space="preserve">seconds response window. </w:t>
      </w:r>
      <w:r>
        <w:t>Then</w:t>
      </w:r>
      <w:r w:rsidRPr="00400416">
        <w:t xml:space="preserve">, a subjective measure of prime awareness </w:t>
      </w:r>
      <w:proofErr w:type="gramStart"/>
      <w:r>
        <w:t xml:space="preserve">was </w:t>
      </w:r>
      <w:r w:rsidRPr="00400416">
        <w:t>taken</w:t>
      </w:r>
      <w:proofErr w:type="gramEnd"/>
      <w:r w:rsidRPr="00400416">
        <w:t xml:space="preserve"> using the </w:t>
      </w:r>
      <w:del w:id="185"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the prime (</w:t>
      </w:r>
      <w:proofErr w:type="gramStart"/>
      <w:r w:rsidRPr="00400416">
        <w:t>1</w:t>
      </w:r>
      <w:proofErr w:type="gramEnd"/>
      <w:r w:rsidRPr="00400416">
        <w:t xml:space="preserve">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86" w:author="zeev" w:date="2023-07-25T12:32:00Z">
        <w:r w:rsidR="00B0450F">
          <w:t xml:space="preserve">in the reaching session, </w:t>
        </w:r>
      </w:ins>
      <w:r w:rsidRPr="00400416">
        <w:t xml:space="preserve">participants </w:t>
      </w:r>
      <w:proofErr w:type="gramStart"/>
      <w:r>
        <w:t>were asked</w:t>
      </w:r>
      <w:proofErr w:type="gramEnd"/>
      <w:r>
        <w:t xml:space="preserve"> </w:t>
      </w:r>
      <w:r w:rsidRPr="00400416">
        <w:t>to return their finger to the starting point.</w:t>
      </w:r>
      <w:r w:rsidR="0081292B">
        <w:t xml:space="preserve"> </w:t>
      </w:r>
    </w:p>
    <w:p w14:paraId="61394F61" w14:textId="7B53A5B7" w:rsidR="0018190B" w:rsidRDefault="0018190B" w:rsidP="00DB1FF3">
      <w:r>
        <w:t xml:space="preserve">Trials in which either a technical malfunction occurred, or a problematic response </w:t>
      </w:r>
      <w:proofErr w:type="gramStart"/>
      <w:r>
        <w:t>was given</w:t>
      </w:r>
      <w:proofErr w:type="gramEnd"/>
      <w:r>
        <w:t>, as well as trials that had a visibility rating that is higher than one, were excluded from the analysis. A technical malfunction alludes to trajectories that had less than 100</w:t>
      </w:r>
      <w:r w:rsidR="003926E3">
        <w:t xml:space="preserve"> </w:t>
      </w:r>
      <w:r>
        <w:t>ms of existing data 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t>
      </w:r>
      <w:proofErr w:type="gramStart"/>
      <w:r w:rsidR="002B1CCD">
        <w:t>were also defined</w:t>
      </w:r>
      <w:proofErr w:type="gramEnd"/>
      <w:r w:rsidR="002B1CCD">
        <w:t xml:space="preserve">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t>
      </w:r>
      <w:proofErr w:type="gramStart"/>
      <w:r>
        <w:t>were not excluded</w:t>
      </w:r>
      <w:proofErr w:type="gramEnd"/>
      <w:r>
        <w:t xml:space="preserve"> due to any exclusion criteria.</w:t>
      </w:r>
    </w:p>
    <w:p w14:paraId="4375C930" w14:textId="77777777" w:rsidR="001F1330" w:rsidRDefault="001F1330">
      <w:pPr>
        <w:pStyle w:val="4"/>
        <w:ind w:firstLine="0"/>
        <w:pPrChange w:id="187" w:author="Liad Mudrik" w:date="2023-06-28T21:16:00Z">
          <w:pPr>
            <w:pStyle w:val="4"/>
          </w:pPr>
        </w:pPrChange>
      </w:pPr>
      <w:r>
        <w:t>Trajectory preprocessing</w:t>
      </w:r>
    </w:p>
    <w:p w14:paraId="55CA2ADE" w14:textId="7E7C0E55" w:rsidR="00B22825" w:rsidRDefault="001F1330" w:rsidP="00B22825">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w:t>
      </w:r>
      <w:r>
        <w:lastRenderedPageBreak/>
        <w:t xml:space="preserve">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w:t>
      </w:r>
      <w:r w:rsidR="00E338EB">
        <w:t>-</w:t>
      </w:r>
      <w:r>
        <w:t xml:space="preserve">pass </w:t>
      </w:r>
      <w:proofErr w:type="spellStart"/>
      <w:r>
        <w:t>butterworth</w:t>
      </w:r>
      <w:proofErr w:type="spellEnd"/>
      <w:r>
        <w:t xml:space="preserve"> filter (2</w:t>
      </w:r>
      <w:r w:rsidRPr="00BD4213">
        <w:rPr>
          <w:vertAlign w:val="superscript"/>
        </w:rPr>
        <w:t>nd</w:t>
      </w:r>
      <w:r>
        <w:t xml:space="preserve"> order with a 10Hz cutoff) </w:t>
      </w:r>
      <w:proofErr w:type="gramStart"/>
      <w:r w:rsidRPr="00C95261">
        <w:t>was</w:t>
      </w:r>
      <w:r>
        <w:rPr>
          <w:u w:val="words"/>
        </w:rPr>
        <w:t xml:space="preserve"> </w:t>
      </w:r>
      <w:r>
        <w:t>applied</w:t>
      </w:r>
      <w:proofErr w:type="gramEnd"/>
      <w:r>
        <w:t xml:space="preserve"> to the 3D velocity. </w:t>
      </w:r>
      <w:r>
        <w:rPr>
          <w:i/>
          <w:iCs/>
        </w:rPr>
        <w:t>Reaching</w:t>
      </w:r>
      <w:r w:rsidRPr="008C0FF6">
        <w:rPr>
          <w:i/>
          <w:iCs/>
        </w:rPr>
        <w:t xml:space="preserve"> onset</w:t>
      </w:r>
      <w:r>
        <w:t xml:space="preserve"> </w:t>
      </w:r>
      <w:proofErr w:type="gramStart"/>
      <w:r>
        <w:t xml:space="preserve">was </w:t>
      </w:r>
      <w:r w:rsidR="00E338EB">
        <w:t>defined</w:t>
      </w:r>
      <w:proofErr w:type="gramEnd"/>
      <w:r w:rsidR="00E338EB">
        <w:t xml:space="preserve">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t>
      </w:r>
      <w:proofErr w:type="gramStart"/>
      <w:r>
        <w:t xml:space="preserve">was </w:t>
      </w:r>
      <w:r w:rsidR="00E338EB">
        <w:t>defined</w:t>
      </w:r>
      <w:proofErr w:type="gramEnd"/>
      <w:r w:rsidR="00E338EB">
        <w:t xml:space="preserve"> </w:t>
      </w:r>
      <w:r>
        <w:t>as the point along the trajectory that is closest to the screen. The trajectories were normalized to the distance traveled along the axis perpendicular to the screen (</w:t>
      </w:r>
      <w:proofErr w:type="gramStart"/>
      <w:r>
        <w:t>Z axis</w:t>
      </w:r>
      <w:proofErr w:type="gramEnd"/>
      <w:r>
        <w:t xml:space="preserve">). To do so, a B-spline of the </w:t>
      </w:r>
      <w:proofErr w:type="gramStart"/>
      <w:r>
        <w:t>6</w:t>
      </w:r>
      <w:r w:rsidRPr="00576F53">
        <w:rPr>
          <w:vertAlign w:val="superscript"/>
        </w:rPr>
        <w:t>th</w:t>
      </w:r>
      <w:proofErr w:type="gramEnd"/>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t>
      </w:r>
      <w:proofErr w:type="gramStart"/>
      <w:r w:rsidR="00B22825">
        <w:t>was registered</w:t>
      </w:r>
      <w:proofErr w:type="gramEnd"/>
      <w:r w:rsidR="00B22825">
        <w:t xml:space="preserve">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DB1FF3">
      <w:pPr>
        <w:pStyle w:val="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proofErr w:type="spellStart"/>
      <w:r w:rsidRPr="00283780">
        <w:rPr>
          <w:rFonts w:ascii="Times New Roman" w:hAnsi="Times New Roman" w:cs="Times New Roman"/>
        </w:rPr>
        <w:t>Bogomolov</w:t>
      </w:r>
      <w:proofErr w:type="spellEnd"/>
      <w:r w:rsidRPr="00283780">
        <w:rPr>
          <w:rFonts w:ascii="Times New Roman" w:hAnsi="Times New Roman" w:cs="Times New Roman"/>
        </w:rPr>
        <w:t xml:space="preserve">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41F9562D"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w:t>
      </w:r>
      <w:proofErr w:type="gramStart"/>
      <w:r w:rsidR="00E543B7">
        <w:t>participants</w:t>
      </w:r>
      <w:r w:rsidR="005345F0">
        <w:t xml:space="preserve"> </w:t>
      </w:r>
      <w:r w:rsidR="00781772">
        <w:t>which</w:t>
      </w:r>
      <w:proofErr w:type="gramEnd"/>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88"/>
      <w:commentRangeStart w:id="189"/>
      <w:del w:id="190" w:author="zeev" w:date="2023-07-25T12:43:00Z">
        <w:r w:rsidR="005345F0" w:rsidDel="0039366E">
          <w:delText>non-timeseries</w:delText>
        </w:r>
      </w:del>
      <w:ins w:id="191" w:author="zeev" w:date="2023-07-25T12:49:00Z">
        <w:r w:rsidR="007B67C5">
          <w:t xml:space="preserve"> </w:t>
        </w:r>
        <w:proofErr w:type="spellStart"/>
        <w:r w:rsidR="007B67C5">
          <w:t>descrete</w:t>
        </w:r>
      </w:ins>
      <w:proofErr w:type="spellEnd"/>
      <w:r w:rsidR="005345F0">
        <w:t xml:space="preserve"> variables </w:t>
      </w:r>
      <w:commentRangeEnd w:id="188"/>
      <w:r w:rsidR="00564F37">
        <w:rPr>
          <w:rStyle w:val="af0"/>
        </w:rPr>
        <w:commentReference w:id="188"/>
      </w:r>
      <w:commentRangeEnd w:id="189"/>
      <w:r w:rsidR="0039366E">
        <w:rPr>
          <w:rStyle w:val="af0"/>
        </w:rPr>
        <w:commentReference w:id="189"/>
      </w:r>
      <w:proofErr w:type="gramStart"/>
      <w:r w:rsidR="005345F0">
        <w:t>were normalized</w:t>
      </w:r>
      <w:proofErr w:type="gramEnd"/>
      <w:r w:rsidR="005345F0">
        <w:t xml:space="preserve"> within participant.</w:t>
      </w:r>
      <w:del w:id="192"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proofErr w:type="gramStart"/>
      <w:r w:rsidR="00AA45CA">
        <w:t xml:space="preserve">were </w:t>
      </w:r>
      <w:r w:rsidR="00CA397F">
        <w:t>excluded</w:t>
      </w:r>
      <w:proofErr w:type="gramEnd"/>
      <w:r w:rsidR="00CA397F">
        <w:t xml:space="preserve">. </w:t>
      </w:r>
      <w:r w:rsidR="00FA5D8E">
        <w:t>To approximate the onset and offset of the congruency effect</w:t>
      </w:r>
      <w:r w:rsidR="00564F37">
        <w:t>,</w:t>
      </w:r>
      <w:r w:rsidR="00FA5D8E">
        <w:t xml:space="preserve"> the deviation from the center</w:t>
      </w:r>
      <w:r w:rsidR="00D46738">
        <w:t xml:space="preserve"> </w:t>
      </w:r>
      <w:proofErr w:type="gramStart"/>
      <w:r w:rsidR="00D46738">
        <w:t>was estimated</w:t>
      </w:r>
      <w:proofErr w:type="gramEnd"/>
      <w:r w:rsidR="00D46738">
        <w:t xml:space="preserve">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t>
      </w:r>
      <w:proofErr w:type="gramStart"/>
      <w:r w:rsidR="00677835">
        <w:t>was indicated</w:t>
      </w:r>
      <w:proofErr w:type="gramEnd"/>
      <w:r w:rsidR="00677835">
        <w:t xml:space="preserve">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proofErr w:type="gramStart"/>
      <w:r w:rsidR="00CF5AA9">
        <w:t>were</w:t>
      </w:r>
      <w:r w:rsidR="003F1160">
        <w:t xml:space="preserve"> estimated</w:t>
      </w:r>
      <w:proofErr w:type="gramEnd"/>
      <w:r w:rsidR="003F1160">
        <w:t xml:space="preserve">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w:t>
      </w:r>
      <w:r w:rsidR="00CA397F">
        <w:lastRenderedPageBreak/>
        <w:t xml:space="preserve">for multiple comparisons. Finally, </w:t>
      </w:r>
      <w:proofErr w:type="gramStart"/>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w:t>
      </w:r>
      <w:proofErr w:type="gramEnd"/>
      <w:r w:rsidR="00B176EA">
        <w:t xml:space="preserve"> (</w:t>
      </w:r>
      <w:r w:rsidR="00CC290A">
        <w:t xml:space="preserve">i.e., </w:t>
      </w:r>
      <w:r w:rsidR="000E3FEB">
        <w:t>deviation from center and</w:t>
      </w:r>
      <w:r w:rsidR="00B176EA">
        <w:t xml:space="preserve"> implied endpoint).</w:t>
      </w:r>
    </w:p>
    <w:p w14:paraId="34D002C4" w14:textId="77777777" w:rsidR="008E7395" w:rsidRDefault="008E7395" w:rsidP="006238E0">
      <w:pPr>
        <w:pStyle w:val="3"/>
      </w:pPr>
      <w:bookmarkStart w:id="193" w:name="_Toc114485393"/>
    </w:p>
    <w:p w14:paraId="3AA9C79F" w14:textId="598A9702" w:rsidR="00D826D9" w:rsidRDefault="00D826D9" w:rsidP="006238E0">
      <w:pPr>
        <w:pStyle w:val="3"/>
      </w:pPr>
      <w:r>
        <w:t>Results</w:t>
      </w:r>
      <w:bookmarkEnd w:id="193"/>
    </w:p>
    <w:p w14:paraId="4475D219" w14:textId="3AADC18E" w:rsidR="008C57E4" w:rsidRPr="00E412ED" w:rsidRDefault="008C57E4" w:rsidP="008C57E4">
      <w:pPr>
        <w:ind w:firstLine="0"/>
        <w:rPr>
          <w:i/>
          <w:iCs/>
        </w:rPr>
      </w:pPr>
      <w:r w:rsidRPr="00E412ED">
        <w:rPr>
          <w:i/>
          <w:iCs/>
        </w:rPr>
        <w:t>Trial exclusion</w:t>
      </w:r>
    </w:p>
    <w:p w14:paraId="7495EE97" w14:textId="4A267151" w:rsidR="008C57E4" w:rsidRDefault="008C57E4" w:rsidP="00262570">
      <w:pPr>
        <w:ind w:firstLine="0"/>
      </w:pPr>
      <w:r>
        <w:t>The number of excluded trials in the reaching task was high</w:t>
      </w:r>
      <w:r w:rsidR="000E47B6">
        <w:t>er</w:t>
      </w:r>
      <w:r>
        <w:t xml:space="preserve"> </w:t>
      </w:r>
      <w:r w:rsidR="000E47B6">
        <w:t>than in</w:t>
      </w:r>
      <w:r>
        <w:t xml:space="preserve"> the keyboard task </w:t>
      </w:r>
      <w:commentRangeStart w:id="194"/>
      <w:commentRangeStart w:id="195"/>
      <w:r>
        <w:t>(</w:t>
      </w:r>
      <w:proofErr w:type="spellStart"/>
      <w:r>
        <w:t>M</w:t>
      </w:r>
      <w:r>
        <w:rPr>
          <w:vertAlign w:val="subscript"/>
        </w:rPr>
        <w:t>reach</w:t>
      </w:r>
      <w:proofErr w:type="spellEnd"/>
      <w:r>
        <w:t xml:space="preserve"> = 128.76</w:t>
      </w:r>
      <w:commentRangeEnd w:id="194"/>
      <w:r w:rsidR="003A3339">
        <w:rPr>
          <w:rStyle w:val="af0"/>
        </w:rPr>
        <w:commentReference w:id="194"/>
      </w:r>
      <w:commentRangeEnd w:id="195"/>
      <w:r w:rsidR="00234A2F">
        <w:rPr>
          <w:rStyle w:val="af0"/>
        </w:rPr>
        <w:commentReference w:id="195"/>
      </w:r>
      <w:r>
        <w:t xml:space="preserve">, </w:t>
      </w:r>
      <w:proofErr w:type="spellStart"/>
      <w:r>
        <w:t>SD</w:t>
      </w:r>
      <w:r>
        <w:rPr>
          <w:vertAlign w:val="subscript"/>
        </w:rPr>
        <w:t>reach</w:t>
      </w:r>
      <w:proofErr w:type="spellEnd"/>
      <w:r>
        <w:t xml:space="preserve"> = 35.52,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12.70, p &lt; 0.001, 95% CI [65.91, 91.21], Cohen's d = 2.31). </w:t>
      </w:r>
      <w:r w:rsidR="006C1222">
        <w:t>T</w:t>
      </w:r>
      <w:r>
        <w:t xml:space="preserve">his </w:t>
      </w:r>
      <w:r w:rsidR="006C1222">
        <w:t xml:space="preserve">difference stemmed from the </w:t>
      </w:r>
      <w:proofErr w:type="gramStart"/>
      <w:r>
        <w:t>late  and</w:t>
      </w:r>
      <w:proofErr w:type="gramEnd"/>
      <w:r>
        <w:t xml:space="preserve">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964AD3">
      <w:pPr>
        <w:pStyle w:val="TableFigure"/>
        <w:rPr>
          <w:b w:val="0"/>
          <w:bCs w:val="0"/>
          <w:i/>
          <w:iCs/>
        </w:rPr>
      </w:pPr>
      <w:bookmarkStart w:id="196" w:name="_Ref134436820"/>
      <w:r w:rsidRPr="00E04DE0">
        <w:t xml:space="preserve">Table </w:t>
      </w:r>
      <w:bookmarkEnd w:id="196"/>
      <w:r w:rsidR="003A3339">
        <w:t>1</w:t>
      </w:r>
    </w:p>
    <w:p w14:paraId="086F07A2" w14:textId="77777777" w:rsidR="00964AD3" w:rsidRPr="008E7395" w:rsidRDefault="00964AD3" w:rsidP="00964AD3">
      <w:pPr>
        <w:pStyle w:val="af8"/>
        <w:keepNext/>
        <w:spacing w:line="480" w:lineRule="auto"/>
        <w:rPr>
          <w:szCs w:val="20"/>
        </w:rPr>
      </w:pPr>
      <w:r w:rsidRPr="008E7395">
        <w:rPr>
          <w:sz w:val="24"/>
          <w:szCs w:val="20"/>
        </w:rPr>
        <w:t xml:space="preserve">Comparison of the Number of Excluded Trials </w:t>
      </w:r>
      <w:proofErr w:type="gramStart"/>
      <w:r w:rsidRPr="008E7395">
        <w:rPr>
          <w:sz w:val="24"/>
          <w:szCs w:val="20"/>
        </w:rPr>
        <w:t>Between</w:t>
      </w:r>
      <w:proofErr w:type="gramEnd"/>
      <w:r w:rsidRPr="008E7395">
        <w:rPr>
          <w:sz w:val="24"/>
          <w:szCs w:val="20"/>
        </w:rPr>
        <w:t xml:space="preserve"> the Reaching Session and the Keyboard Session</w:t>
      </w:r>
    </w:p>
    <w:tbl>
      <w:tblPr>
        <w:tblStyle w:val="aff6"/>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77777777" w:rsidR="00964AD3" w:rsidRDefault="00964AD3" w:rsidP="00760205">
            <w:pPr>
              <w:ind w:firstLine="0"/>
            </w:pPr>
            <w:r>
              <w:t>0 (0)</w:t>
            </w:r>
          </w:p>
        </w:tc>
        <w:tc>
          <w:tcPr>
            <w:tcW w:w="709" w:type="dxa"/>
          </w:tcPr>
          <w:p w14:paraId="5624C1C6" w14:textId="77777777" w:rsidR="00964AD3" w:rsidRDefault="00964AD3" w:rsidP="00760205">
            <w:pPr>
              <w:ind w:firstLine="0"/>
            </w:pPr>
            <w:r>
              <w:t>6.43</w:t>
            </w:r>
          </w:p>
        </w:tc>
        <w:tc>
          <w:tcPr>
            <w:tcW w:w="992" w:type="dxa"/>
          </w:tcPr>
          <w:p w14:paraId="5B2AA52A" w14:textId="77777777" w:rsidR="00964AD3" w:rsidRDefault="00964AD3" w:rsidP="00760205">
            <w:pPr>
              <w:ind w:firstLine="0"/>
            </w:pPr>
            <w:r>
              <w:t>&lt;0.001</w:t>
            </w:r>
          </w:p>
        </w:tc>
        <w:tc>
          <w:tcPr>
            <w:tcW w:w="1702" w:type="dxa"/>
          </w:tcPr>
          <w:p w14:paraId="0E0F2D1A" w14:textId="77777777" w:rsidR="00964AD3" w:rsidRDefault="00964AD3" w:rsidP="00760205">
            <w:pPr>
              <w:ind w:firstLine="0"/>
            </w:pPr>
            <w:r>
              <w:t>15.87, 30.65</w:t>
            </w:r>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964AD3" w14:paraId="11F3E953" w14:textId="77777777" w:rsidTr="00760205">
        <w:trPr>
          <w:trHeight w:val="490"/>
        </w:trPr>
        <w:tc>
          <w:tcPr>
            <w:tcW w:w="2126" w:type="dxa"/>
            <w:tcBorders>
              <w:bottom w:val="single" w:sz="12" w:space="0" w:color="auto"/>
            </w:tcBorders>
          </w:tcPr>
          <w:p w14:paraId="18042CD6" w14:textId="77777777" w:rsidR="00964AD3" w:rsidRPr="00EA2CED" w:rsidRDefault="00964AD3" w:rsidP="00760205">
            <w:pPr>
              <w:ind w:firstLine="0"/>
              <w:rPr>
                <w:b/>
                <w:bCs/>
              </w:rPr>
            </w:pPr>
            <w:r>
              <w:rPr>
                <w:b/>
                <w:bCs/>
              </w:rPr>
              <w:t>Incorrect answers</w:t>
            </w:r>
          </w:p>
        </w:tc>
        <w:tc>
          <w:tcPr>
            <w:tcW w:w="1701" w:type="dxa"/>
            <w:tcBorders>
              <w:bottom w:val="single" w:sz="12" w:space="0" w:color="auto"/>
            </w:tcBorders>
          </w:tcPr>
          <w:p w14:paraId="7338D30C" w14:textId="77777777" w:rsidR="00964AD3" w:rsidRDefault="00964AD3" w:rsidP="00760205">
            <w:pPr>
              <w:ind w:firstLine="0"/>
            </w:pPr>
            <w:r>
              <w:t>21.90 (12.33)</w:t>
            </w:r>
          </w:p>
        </w:tc>
        <w:tc>
          <w:tcPr>
            <w:tcW w:w="1701" w:type="dxa"/>
            <w:tcBorders>
              <w:bottom w:val="single" w:sz="12" w:space="0" w:color="auto"/>
            </w:tcBorders>
          </w:tcPr>
          <w:p w14:paraId="6605743C" w14:textId="77777777" w:rsidR="00964AD3" w:rsidRDefault="00964AD3" w:rsidP="00760205">
            <w:pPr>
              <w:ind w:firstLine="0"/>
            </w:pPr>
            <w:r>
              <w:t>36.13 (15.29)</w:t>
            </w:r>
          </w:p>
        </w:tc>
        <w:tc>
          <w:tcPr>
            <w:tcW w:w="709" w:type="dxa"/>
            <w:tcBorders>
              <w:bottom w:val="single" w:sz="12" w:space="0" w:color="auto"/>
            </w:tcBorders>
          </w:tcPr>
          <w:p w14:paraId="7A490BD1" w14:textId="77777777" w:rsidR="00964AD3" w:rsidRDefault="00964AD3" w:rsidP="00760205">
            <w:pPr>
              <w:ind w:firstLine="0"/>
            </w:pPr>
            <w:r>
              <w:t>6.31</w:t>
            </w:r>
          </w:p>
        </w:tc>
        <w:tc>
          <w:tcPr>
            <w:tcW w:w="992" w:type="dxa"/>
            <w:tcBorders>
              <w:bottom w:val="single" w:sz="12" w:space="0" w:color="auto"/>
            </w:tcBorders>
          </w:tcPr>
          <w:p w14:paraId="5F5751F3" w14:textId="77777777" w:rsidR="00964AD3" w:rsidRDefault="00964AD3" w:rsidP="00760205">
            <w:pPr>
              <w:ind w:firstLine="0"/>
            </w:pPr>
            <w:r>
              <w:t>&lt;0.001</w:t>
            </w:r>
          </w:p>
        </w:tc>
        <w:tc>
          <w:tcPr>
            <w:tcW w:w="1702" w:type="dxa"/>
            <w:tcBorders>
              <w:bottom w:val="single" w:sz="12" w:space="0" w:color="auto"/>
            </w:tcBorders>
          </w:tcPr>
          <w:p w14:paraId="33EFCF63" w14:textId="77777777" w:rsidR="00964AD3" w:rsidRDefault="00964AD3" w:rsidP="00760205">
            <w:pPr>
              <w:ind w:firstLine="0"/>
            </w:pPr>
            <w:r>
              <w:t>-18.84, -9.62</w:t>
            </w:r>
          </w:p>
        </w:tc>
      </w:tr>
      <w:tr w:rsidR="00964AD3" w14:paraId="3463B31B" w14:textId="77777777" w:rsidTr="00760205">
        <w:trPr>
          <w:trHeight w:val="490"/>
        </w:trPr>
        <w:tc>
          <w:tcPr>
            <w:tcW w:w="8931" w:type="dxa"/>
            <w:gridSpan w:val="6"/>
            <w:tcBorders>
              <w:top w:val="single" w:sz="12" w:space="0" w:color="auto"/>
            </w:tcBorders>
          </w:tcPr>
          <w:p w14:paraId="554ADF41" w14:textId="77777777" w:rsidR="00964AD3" w:rsidRDefault="00964AD3" w:rsidP="00760205">
            <w:pPr>
              <w:ind w:firstLine="0"/>
            </w:pPr>
            <w:r w:rsidRPr="00F64F57">
              <w:rPr>
                <w:i/>
                <w:iCs/>
                <w:sz w:val="22"/>
                <w:szCs w:val="22"/>
              </w:rPr>
              <w:t xml:space="preserve">Note. </w:t>
            </w:r>
            <w:proofErr w:type="gramStart"/>
            <w:r w:rsidRPr="00F64F57">
              <w:rPr>
                <w:sz w:val="22"/>
                <w:szCs w:val="22"/>
              </w:rPr>
              <w:t>t</w:t>
            </w:r>
            <w:r>
              <w:rPr>
                <w:sz w:val="22"/>
                <w:szCs w:val="22"/>
              </w:rPr>
              <w:t>(</w:t>
            </w:r>
            <w:proofErr w:type="spellStart"/>
            <w:proofErr w:type="gramEnd"/>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p>
        </w:tc>
      </w:tr>
    </w:tbl>
    <w:p w14:paraId="6FDADB43" w14:textId="77777777" w:rsidR="00964AD3" w:rsidRDefault="00964AD3" w:rsidP="00964AD3">
      <w:pPr>
        <w:ind w:firstLine="0"/>
      </w:pPr>
    </w:p>
    <w:p w14:paraId="016CD883" w14:textId="49A0F4CC" w:rsidR="00887DD3" w:rsidRPr="00234A2F" w:rsidRDefault="00BA4221" w:rsidP="005436B9">
      <w:pPr>
        <w:ind w:firstLine="0"/>
        <w:rPr>
          <w:i/>
          <w:iCs/>
        </w:rPr>
      </w:pPr>
      <w:r w:rsidRPr="00234A2F">
        <w:rPr>
          <w:i/>
          <w:iCs/>
        </w:rPr>
        <w:t>Prime visibility</w:t>
      </w:r>
      <w:r w:rsidR="00012635" w:rsidRPr="00234A2F">
        <w:rPr>
          <w:i/>
          <w:iCs/>
        </w:rPr>
        <w:t xml:space="preserve"> </w:t>
      </w:r>
    </w:p>
    <w:p w14:paraId="438C6938" w14:textId="549C0B5D" w:rsidR="00DB7DD5" w:rsidRDefault="004731EE" w:rsidP="00234A2F">
      <w:pPr>
        <w:rPr>
          <w:rtl/>
        </w:rPr>
      </w:pPr>
      <w:proofErr w:type="gramStart"/>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79</w:t>
      </w:r>
      <w:r w:rsidR="00BA4221">
        <w:t xml:space="preserve">% a visibility </w:t>
      </w:r>
      <w:r>
        <w:t xml:space="preserve">rating of </w:t>
      </w:r>
      <w:r w:rsidR="00BA4221">
        <w:t xml:space="preserve">2, </w:t>
      </w:r>
      <w:r w:rsidR="001F6E52">
        <w:t>0.</w:t>
      </w:r>
      <w:r w:rsidR="004E2179">
        <w:t>63</w:t>
      </w:r>
      <w:r w:rsidR="00BA4221">
        <w:t xml:space="preserve">% a visibility </w:t>
      </w:r>
      <w:r>
        <w:t xml:space="preserve">rating of </w:t>
      </w:r>
      <w:r w:rsidR="00BA4221">
        <w:t xml:space="preserve">3 and </w:t>
      </w:r>
      <w:commentRangeStart w:id="197"/>
      <w:r w:rsidR="001F6E52">
        <w:t>0.1</w:t>
      </w:r>
      <w:r w:rsidR="004E2179">
        <w:t>5</w:t>
      </w:r>
      <w:r w:rsidR="00BA4221">
        <w:t xml:space="preserve">% </w:t>
      </w:r>
      <w:commentRangeEnd w:id="197"/>
      <w:r w:rsidR="00887DD3">
        <w:rPr>
          <w:rStyle w:val="af0"/>
        </w:rPr>
        <w:commentReference w:id="197"/>
      </w:r>
      <w:r w:rsidR="00BA4221">
        <w:t xml:space="preserve">a visibility </w:t>
      </w:r>
      <w:r>
        <w:t xml:space="preserve">rating of </w:t>
      </w:r>
      <w:r w:rsidR="00BA4221">
        <w:t>4</w:t>
      </w:r>
      <w:r w:rsidR="00012635">
        <w:t>, while in the keyboard session</w:t>
      </w:r>
      <w:r w:rsidR="00823AC0">
        <w:t>,</w:t>
      </w:r>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lastRenderedPageBreak/>
        <w:t>2, 0.</w:t>
      </w:r>
      <w:r w:rsidR="004733D7">
        <w:t>70</w:t>
      </w:r>
      <w:r w:rsidR="00012635">
        <w:t xml:space="preserve">% a visibility </w:t>
      </w:r>
      <w:r w:rsidR="00835861">
        <w:t xml:space="preserve">rating of </w:t>
      </w:r>
      <w:r w:rsidR="00012635">
        <w:t>3 and 0.</w:t>
      </w:r>
      <w:commentRangeStart w:id="198"/>
      <w:r w:rsidR="00012635">
        <w:t>12</w:t>
      </w:r>
      <w:commentRangeEnd w:id="198"/>
      <w:r w:rsidR="00887DD3">
        <w:rPr>
          <w:rStyle w:val="af0"/>
        </w:rPr>
        <w:commentReference w:id="198"/>
      </w:r>
      <w:r w:rsidR="00012635">
        <w:t xml:space="preserve">% a visibility </w:t>
      </w:r>
      <w:r w:rsidR="00835861">
        <w:t xml:space="preserve">rating of </w:t>
      </w:r>
      <w:r w:rsidR="00012635">
        <w:t>4.</w:t>
      </w:r>
      <w:proofErr w:type="gramEnd"/>
      <w:r w:rsidR="00BA4221">
        <w:t xml:space="preserve"> </w:t>
      </w:r>
      <w:r w:rsidR="00462D23">
        <w:t xml:space="preserve">Because using identical prime and target words in the congruent condition biases the responses towards the target, only </w:t>
      </w:r>
      <w:r w:rsidR="009C328A">
        <w:t xml:space="preserve">the incongruent trials </w:t>
      </w:r>
      <w:proofErr w:type="gramStart"/>
      <w:r w:rsidR="009C328A">
        <w:t>were used</w:t>
      </w:r>
      <w:proofErr w:type="gramEnd"/>
      <w:r w:rsidR="009C328A">
        <w:t xml:space="preserve">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commentRangeStart w:id="199"/>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t>
      </w:r>
      <w:proofErr w:type="gramStart"/>
      <w:r w:rsidR="00467225">
        <w:t>w</w:t>
      </w:r>
      <w:r w:rsidR="00A50171">
        <w:t>ere</w:t>
      </w:r>
      <w:r w:rsidR="00467225">
        <w:t xml:space="preserve"> not consciously </w:t>
      </w:r>
      <w:r w:rsidR="00635792">
        <w:t>p</w:t>
      </w:r>
      <w:r w:rsidR="00E47313">
        <w:t>erceived</w:t>
      </w:r>
      <w:proofErr w:type="gramEnd"/>
      <w:r w:rsidR="008116EA">
        <w:t>.</w:t>
      </w:r>
      <w:commentRangeEnd w:id="199"/>
      <w:r w:rsidR="005844E0">
        <w:rPr>
          <w:rStyle w:val="af0"/>
        </w:rPr>
        <w:commentReference w:id="199"/>
      </w:r>
    </w:p>
    <w:p w14:paraId="77D7A6B8" w14:textId="2AF59DD6" w:rsidR="005844E0" w:rsidRDefault="004C4126" w:rsidP="004C4126">
      <w:pPr>
        <w:ind w:firstLine="0"/>
      </w:pPr>
      <w:ins w:id="200" w:author="zeev" w:date="2023-07-25T14:37:00Z">
        <w:r>
          <w:rPr>
            <w:i/>
            <w:iCs/>
          </w:rPr>
          <w:t xml:space="preserve">Preregistered </w:t>
        </w:r>
      </w:ins>
      <w:commentRangeStart w:id="201"/>
      <w:commentRangeStart w:id="202"/>
      <w:del w:id="203" w:author="zeev" w:date="2023-07-25T14:37:00Z">
        <w:r w:rsidR="00652B7D" w:rsidRPr="00E412ED" w:rsidDel="004C4126">
          <w:rPr>
            <w:i/>
            <w:iCs/>
          </w:rPr>
          <w:delText>C</w:delText>
        </w:r>
      </w:del>
      <w:ins w:id="204" w:author="zeev" w:date="2023-07-25T14:37:00Z">
        <w:r>
          <w:rPr>
            <w:i/>
            <w:iCs/>
          </w:rPr>
          <w:t>c</w:t>
        </w:r>
      </w:ins>
      <w:r w:rsidR="00652B7D" w:rsidRPr="00E412ED">
        <w:rPr>
          <w:i/>
          <w:iCs/>
        </w:rPr>
        <w:t>ongruency effect</w:t>
      </w:r>
      <w:r w:rsidR="00652B7D">
        <w:t xml:space="preserve">: </w:t>
      </w:r>
      <w:commentRangeEnd w:id="201"/>
      <w:r w:rsidR="003A3339">
        <w:rPr>
          <w:rStyle w:val="af0"/>
        </w:rPr>
        <w:commentReference w:id="201"/>
      </w:r>
      <w:commentRangeEnd w:id="202"/>
      <w:r w:rsidR="00D71297">
        <w:rPr>
          <w:rStyle w:val="af0"/>
        </w:rPr>
        <w:commentReference w:id="202"/>
      </w:r>
    </w:p>
    <w:p w14:paraId="11D57144" w14:textId="61C75166" w:rsidR="007B776C" w:rsidRDefault="00F01249" w:rsidP="00AC2B66">
      <w:r>
        <w:t xml:space="preserve">A congruency effect </w:t>
      </w:r>
      <w:proofErr w:type="gramStart"/>
      <w:r>
        <w:t>was found</w:t>
      </w:r>
      <w:proofErr w:type="gramEnd"/>
      <w:r>
        <w:t xml:space="preserve">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05" w:author="zeev" w:date="2023-07-25T13:04:00Z">
        <w:r w:rsidR="00234A2F">
          <w:t>s</w:t>
        </w:r>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proofErr w:type="gramStart"/>
      <w:r w:rsidR="00415264">
        <w:t xml:space="preserve">were </w:t>
      </w:r>
      <w:r w:rsidR="0082689E">
        <w:t>observed</w:t>
      </w:r>
      <w:proofErr w:type="gramEnd"/>
      <w:r w:rsidR="0082689E">
        <w:t xml:space="preserve">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06" w:author="zeev" w:date="2023-07-25T16:32:00Z">
        <w:r w:rsidR="00CB5A32" w:rsidDel="00801CF1">
          <w:delText xml:space="preserve"> </w:delText>
        </w:r>
      </w:del>
      <w:r w:rsidR="00CB5A32">
        <w:t>=</w:t>
      </w:r>
      <w:del w:id="207"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208" w:author="zeev" w:date="2023-07-25T16:32:00Z">
        <w:r w:rsidR="00A70B91" w:rsidDel="00801CF1">
          <w:delText xml:space="preserve"> </w:delText>
        </w:r>
      </w:del>
      <w:r w:rsidR="00A70B91">
        <w:t>=</w:t>
      </w:r>
      <w:del w:id="209" w:author="zeev" w:date="2023-07-25T16:32:00Z">
        <w:r w:rsidR="00A70B91" w:rsidDel="00801CF1">
          <w:delText xml:space="preserve"> </w:delText>
        </w:r>
      </w:del>
      <w:del w:id="210" w:author="zeev" w:date="2023-07-25T15:55:00Z">
        <w:r w:rsidR="00A70B91" w:rsidDel="00A95B39">
          <w:delText>XX</w:delText>
        </w:r>
      </w:del>
      <w:ins w:id="211" w:author="zeev" w:date="2023-07-25T15:55:00Z">
        <w:r w:rsidR="00A95B39">
          <w:t>545.46</w:t>
        </w:r>
      </w:ins>
      <w:r w:rsidR="00A70B91">
        <w:t>, SD=</w:t>
      </w:r>
      <w:del w:id="212" w:author="zeev" w:date="2023-07-25T15:55:00Z">
        <w:r w:rsidR="00A70B91" w:rsidDel="00A95B39">
          <w:delText>XX</w:delText>
        </w:r>
      </w:del>
      <w:ins w:id="213"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214" w:author="zeev" w:date="2023-07-25T15:55:00Z">
        <w:r w:rsidR="00A70B91" w:rsidDel="00A95B39">
          <w:delText>XX</w:delText>
        </w:r>
      </w:del>
      <w:ins w:id="215" w:author="zeev" w:date="2023-07-25T15:55:00Z">
        <w:r w:rsidR="00A95B39">
          <w:t>525.53</w:t>
        </w:r>
      </w:ins>
      <w:r w:rsidR="00A70B91">
        <w:t>, SD=</w:t>
      </w:r>
      <w:del w:id="216" w:author="zeev" w:date="2023-07-25T15:55:00Z">
        <w:r w:rsidR="00A70B91" w:rsidDel="00A95B39">
          <w:delText>XX</w:delText>
        </w:r>
      </w:del>
      <w:ins w:id="217" w:author="zeev" w:date="2023-07-25T15:55:00Z">
        <w:r w:rsidR="00A95B39">
          <w:t>35.76</w:t>
        </w:r>
      </w:ins>
      <w:commentRangeStart w:id="218"/>
      <w:r w:rsidR="00A70B91">
        <w:rPr>
          <w:rStyle w:val="af0"/>
        </w:rPr>
        <w:commentReference w:id="218"/>
      </w:r>
      <w:r w:rsidR="00A70B91">
        <w:t>, t(29</w:t>
      </w:r>
      <w:del w:id="219" w:author="zeev" w:date="2023-07-25T15:55:00Z">
        <w:r w:rsidR="00A70B91" w:rsidDel="00A95B39">
          <w:delText xml:space="preserve">)=??, </w:delText>
        </w:r>
      </w:del>
      <w:ins w:id="220" w:author="zeev" w:date="2023-07-25T15:55:00Z">
        <w:r w:rsidR="00A95B39">
          <w:t xml:space="preserve">)=6.42, </w:t>
        </w:r>
      </w:ins>
      <w:r w:rsidR="00A70B91">
        <w:t>p</w:t>
      </w:r>
      <w:del w:id="221" w:author="zeev" w:date="2023-07-25T15:56:00Z">
        <w:r w:rsidR="00A70B91" w:rsidDel="00A95B39">
          <w:delText xml:space="preserve">=??, </w:delText>
        </w:r>
      </w:del>
      <w:ins w:id="222" w:author="zeev" w:date="2023-07-25T15:56:00Z">
        <w:r w:rsidR="00A95B39">
          <w:t xml:space="preserve">&lt;0.001, </w:t>
        </w:r>
      </w:ins>
      <w:r w:rsidR="00A70B91">
        <w:t>CIs</w:t>
      </w:r>
      <w:del w:id="223" w:author="zeev" w:date="2023-07-25T15:56:00Z">
        <w:r w:rsidR="00A70B91" w:rsidDel="00A95B39">
          <w:delText>=??</w:delText>
        </w:r>
        <w:r w:rsidR="00CB5A32" w:rsidDel="00A95B39">
          <w:delText xml:space="preserve">) </w:delText>
        </w:r>
      </w:del>
      <w:ins w:id="224" w:author="zeev" w:date="2023-07-25T15:56:00Z">
        <w:r w:rsidR="00A95B39">
          <w:t>=</w:t>
        </w:r>
      </w:ins>
      <w:ins w:id="225" w:author="zeev" w:date="2023-07-25T16:00:00Z">
        <w:r w:rsidR="00A95B39">
          <w:t>-</w:t>
        </w:r>
      </w:ins>
      <w:ins w:id="226" w:author="zeev" w:date="2023-07-25T15:56:00Z">
        <w:r w:rsidR="00A95B39">
          <w:t xml:space="preserve">26.27, </w:t>
        </w:r>
      </w:ins>
      <w:ins w:id="227" w:author="zeev" w:date="2023-07-25T16:00:00Z">
        <w:r w:rsidR="00A95B39">
          <w:t>-</w:t>
        </w:r>
      </w:ins>
      <w:ins w:id="228" w:author="zeev" w:date="2023-07-25T15:56:00Z">
        <w:r w:rsidR="00A95B39">
          <w:t xml:space="preserve">13.58) </w:t>
        </w:r>
      </w:ins>
      <w:r w:rsidR="00346BB1">
        <w:t>was</w:t>
      </w:r>
      <w:r w:rsidR="00E74CD9">
        <w:t xml:space="preserve"> </w:t>
      </w:r>
      <w:r w:rsidR="00CB5A32">
        <w:t>larger than the reach area effect (Cohen's d</w:t>
      </w:r>
      <w:del w:id="229" w:author="zeev" w:date="2023-07-25T16:32:00Z">
        <w:r w:rsidR="00CB5A32" w:rsidDel="00801CF1">
          <w:delText xml:space="preserve"> </w:delText>
        </w:r>
      </w:del>
      <w:r w:rsidR="00CB5A32">
        <w:t>=</w:t>
      </w:r>
      <w:del w:id="230"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231" w:author="zeev" w:date="2023-07-25T16:32:00Z">
        <w:r w:rsidR="00A70B91" w:rsidDel="00801CF1">
          <w:delText xml:space="preserve"> </w:delText>
        </w:r>
      </w:del>
      <w:r w:rsidR="00A70B91">
        <w:t>=</w:t>
      </w:r>
      <w:del w:id="232" w:author="zeev" w:date="2023-07-25T16:32:00Z">
        <w:r w:rsidR="00A70B91" w:rsidDel="00801CF1">
          <w:delText xml:space="preserve"> </w:delText>
        </w:r>
      </w:del>
      <w:del w:id="233" w:author="zeev" w:date="2023-07-25T15:56:00Z">
        <w:r w:rsidR="00A70B91" w:rsidDel="00A95B39">
          <w:delText>XX</w:delText>
        </w:r>
      </w:del>
      <w:ins w:id="234" w:author="zeev" w:date="2023-07-25T15:56:00Z">
        <w:r w:rsidR="00A95B39">
          <w:t>1.74</w:t>
        </w:r>
      </w:ins>
      <w:r w:rsidR="00A70B91">
        <w:t>, SD=</w:t>
      </w:r>
      <w:del w:id="235" w:author="zeev" w:date="2023-07-25T15:56:00Z">
        <w:r w:rsidR="00A70B91" w:rsidDel="00A95B39">
          <w:delText>XX</w:delText>
        </w:r>
      </w:del>
      <w:ins w:id="236" w:author="zeev" w:date="2023-07-25T15:56:00Z">
        <w:r w:rsidR="00A95B39">
          <w:t>0.</w:t>
        </w:r>
      </w:ins>
      <w:ins w:id="237"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238" w:author="zeev" w:date="2023-07-25T15:57:00Z">
        <w:r w:rsidR="00A70B91" w:rsidDel="00A95B39">
          <w:delText>XX</w:delText>
        </w:r>
      </w:del>
      <w:ins w:id="239" w:author="zeev" w:date="2023-07-25T15:57:00Z">
        <w:r w:rsidR="00A95B39">
          <w:t>2.09</w:t>
        </w:r>
      </w:ins>
      <w:r w:rsidR="00A70B91">
        <w:t>, SD=</w:t>
      </w:r>
      <w:del w:id="240" w:author="zeev" w:date="2023-07-25T15:57:00Z">
        <w:r w:rsidR="00A70B91" w:rsidDel="00A95B39">
          <w:delText>XX</w:delText>
        </w:r>
      </w:del>
      <w:ins w:id="241" w:author="zeev" w:date="2023-07-25T15:57:00Z">
        <w:r w:rsidR="00A95B39">
          <w:t>0.51</w:t>
        </w:r>
      </w:ins>
      <w:commentRangeStart w:id="242"/>
      <w:r w:rsidR="00A70B91">
        <w:rPr>
          <w:rStyle w:val="af0"/>
        </w:rPr>
        <w:commentReference w:id="242"/>
      </w:r>
      <w:r w:rsidR="00A70B91">
        <w:t>, t(29</w:t>
      </w:r>
      <w:del w:id="243" w:author="zeev" w:date="2023-07-25T15:57:00Z">
        <w:r w:rsidR="00A70B91" w:rsidDel="00A95B39">
          <w:delText xml:space="preserve">)=??, </w:delText>
        </w:r>
      </w:del>
      <w:ins w:id="244" w:author="zeev" w:date="2023-07-25T15:57:00Z">
        <w:r w:rsidR="00A95B39">
          <w:t xml:space="preserve">)=3.75, </w:t>
        </w:r>
      </w:ins>
      <w:r w:rsidR="00A70B91">
        <w:t>p</w:t>
      </w:r>
      <w:del w:id="245" w:author="zeev" w:date="2023-07-25T15:57:00Z">
        <w:r w:rsidR="00A70B91" w:rsidDel="00A95B39">
          <w:delText xml:space="preserve">=??, </w:delText>
        </w:r>
      </w:del>
      <w:ins w:id="246" w:author="zeev" w:date="2023-07-25T15:57:00Z">
        <w:r w:rsidR="00A95B39">
          <w:t xml:space="preserve">&lt;0.001, </w:t>
        </w:r>
      </w:ins>
      <w:r w:rsidR="00A70B91">
        <w:t>CIs</w:t>
      </w:r>
      <w:del w:id="247" w:author="zeev" w:date="2023-07-25T15:57:00Z">
        <w:r w:rsidR="00A70B91" w:rsidDel="00A95B39">
          <w:delText>=??</w:delText>
        </w:r>
        <w:r w:rsidR="00CB5A32" w:rsidDel="00A95B39">
          <w:delText>)</w:delText>
        </w:r>
        <w:r w:rsidR="008B18FB" w:rsidDel="00A95B39">
          <w:delText xml:space="preserve">. </w:delText>
        </w:r>
      </w:del>
      <w:ins w:id="248"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249" w:author="zeev" w:date="2023-07-25T16:29:00Z">
        <w:r w:rsidR="008B3F10">
          <w:rPr>
            <w:vertAlign w:val="subscript"/>
          </w:rPr>
          <w:t>normalized</w:t>
        </w:r>
        <w:proofErr w:type="spellEnd"/>
        <w:r w:rsidR="008B3F10">
          <w:rPr>
            <w:vertAlign w:val="subscript"/>
          </w:rPr>
          <w:t xml:space="preserve"> reaching duration</w:t>
        </w:r>
      </w:ins>
      <w:del w:id="250" w:author="zeev" w:date="2023-07-25T16:33:00Z">
        <w:r w:rsidR="007156D0" w:rsidDel="00801CF1">
          <w:delText xml:space="preserve"> </w:delText>
        </w:r>
      </w:del>
      <w:r w:rsidR="007156D0">
        <w:t>=</w:t>
      </w:r>
      <w:del w:id="251" w:author="zeev" w:date="2023-07-25T16:33:00Z">
        <w:r w:rsidR="007156D0" w:rsidDel="00801CF1">
          <w:delText xml:space="preserve"> </w:delText>
        </w:r>
      </w:del>
      <w:r w:rsidR="002E0DD6">
        <w:t>1.25</w:t>
      </w:r>
      <w:r w:rsidR="00A70B91">
        <w:t>;</w:t>
      </w:r>
      <w:ins w:id="252" w:author="zeev" w:date="2023-07-25T16:24:00Z">
        <w:r w:rsidR="008A4A29">
          <w:t xml:space="preserve"> Cohen’s d</w:t>
        </w:r>
      </w:ins>
      <w:del w:id="253" w:author="zeev" w:date="2023-07-25T16:33:00Z">
        <w:r w:rsidR="00A70B91" w:rsidDel="00801CF1">
          <w:delText xml:space="preserve"> </w:delText>
        </w:r>
      </w:del>
      <w:ins w:id="254" w:author="zeev" w:date="2023-07-25T16:24:00Z">
        <w:r w:rsidR="008A4A29">
          <w:t>=</w:t>
        </w:r>
      </w:ins>
      <w:ins w:id="255" w:author="zeev" w:date="2023-07-25T16:25:00Z">
        <w:r w:rsidR="008A4A29">
          <w:t>1</w:t>
        </w:r>
      </w:ins>
      <w:ins w:id="256" w:author="zeev" w:date="2023-07-25T16:27:00Z">
        <w:r w:rsidR="008B3F10">
          <w:t>.17</w:t>
        </w:r>
      </w:ins>
      <w:ins w:id="257" w:author="zeev" w:date="2023-07-25T16:25:00Z">
        <w:r w:rsidR="008A4A29">
          <w:t xml:space="preserve">; </w:t>
        </w:r>
      </w:ins>
      <w:proofErr w:type="spellStart"/>
      <w:r w:rsidR="00A70B91">
        <w:t>M</w:t>
      </w:r>
      <w:r w:rsidR="00A70B91" w:rsidRPr="00234A2F">
        <w:rPr>
          <w:vertAlign w:val="subscript"/>
        </w:rPr>
        <w:t>inc</w:t>
      </w:r>
      <w:proofErr w:type="spellEnd"/>
      <w:del w:id="258" w:author="zeev" w:date="2023-07-25T16:33:00Z">
        <w:r w:rsidR="00A70B91" w:rsidDel="00801CF1">
          <w:delText xml:space="preserve"> </w:delText>
        </w:r>
      </w:del>
      <w:r w:rsidR="00A70B91">
        <w:t>=</w:t>
      </w:r>
      <w:del w:id="259" w:author="zeev" w:date="2023-07-25T16:33:00Z">
        <w:r w:rsidR="00A70B91" w:rsidDel="00801CF1">
          <w:delText xml:space="preserve"> </w:delText>
        </w:r>
      </w:del>
      <w:ins w:id="260" w:author="zeev" w:date="2023-07-25T16:25:00Z">
        <w:r w:rsidR="008B3F10">
          <w:t>429</w:t>
        </w:r>
      </w:ins>
      <w:del w:id="261" w:author="zeev" w:date="2023-07-25T15:58:00Z">
        <w:r w:rsidR="00A70B91" w:rsidDel="00A95B39">
          <w:delText>XX</w:delText>
        </w:r>
      </w:del>
      <w:r w:rsidR="00A70B91">
        <w:t>, SD=</w:t>
      </w:r>
      <w:del w:id="262" w:author="zeev" w:date="2023-07-25T15:58:00Z">
        <w:r w:rsidR="00A70B91" w:rsidDel="00A95B39">
          <w:delText>XX</w:delText>
        </w:r>
      </w:del>
      <w:ins w:id="263"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264" w:author="zeev" w:date="2023-07-25T15:58:00Z">
        <w:r w:rsidR="00A70B91" w:rsidDel="00A95B39">
          <w:delText>XX</w:delText>
        </w:r>
      </w:del>
      <w:ins w:id="265" w:author="zeev" w:date="2023-07-25T16:25:00Z">
        <w:r w:rsidR="008B3F10">
          <w:t>415.88</w:t>
        </w:r>
      </w:ins>
      <w:r w:rsidR="00A70B91">
        <w:t>, SD=</w:t>
      </w:r>
      <w:del w:id="266" w:author="zeev" w:date="2023-07-25T15:58:00Z">
        <w:r w:rsidR="00A70B91" w:rsidDel="00A95B39">
          <w:delText>XX</w:delText>
        </w:r>
      </w:del>
      <w:ins w:id="267" w:author="zeev" w:date="2023-07-25T16:26:00Z">
        <w:r w:rsidR="008B3F10">
          <w:t>29.76</w:t>
        </w:r>
      </w:ins>
      <w:del w:id="268" w:author="zeev" w:date="2023-07-25T15:59:00Z">
        <w:r w:rsidR="00A70B91" w:rsidRPr="00A70B91" w:rsidDel="00A95B39">
          <w:delText xml:space="preserve"> </w:delText>
        </w:r>
      </w:del>
      <w:r w:rsidR="00A70B91">
        <w:t xml:space="preserve">, </w:t>
      </w:r>
      <w:del w:id="269" w:author="zeev" w:date="2023-07-25T15:59:00Z">
        <w:r w:rsidR="00A70B91" w:rsidDel="00A95B39">
          <w:delText xml:space="preserve">t(29)=??, </w:delText>
        </w:r>
      </w:del>
      <w:r w:rsidR="00A70B91">
        <w:t>p</w:t>
      </w:r>
      <w:del w:id="270" w:author="zeev" w:date="2023-07-25T15:59:00Z">
        <w:r w:rsidR="00A70B91" w:rsidDel="00A95B39">
          <w:delText xml:space="preserve">=??, </w:delText>
        </w:r>
      </w:del>
      <w:ins w:id="271" w:author="zeev" w:date="2023-07-25T15:59:00Z">
        <w:r w:rsidR="00A95B39">
          <w:t xml:space="preserve">&lt;0.001, </w:t>
        </w:r>
      </w:ins>
      <w:r w:rsidR="00A70B91">
        <w:t>CIs</w:t>
      </w:r>
      <w:del w:id="272" w:author="zeev" w:date="2023-07-25T16:01:00Z">
        <w:r w:rsidR="00A70B91" w:rsidDel="00A95B39">
          <w:delText>=??</w:delText>
        </w:r>
        <w:r w:rsidR="002E0DD6" w:rsidDel="00A95B39">
          <w:delText>)</w:delText>
        </w:r>
        <w:r w:rsidR="005B17B6" w:rsidDel="00A95B39">
          <w:delText xml:space="preserve"> </w:delText>
        </w:r>
      </w:del>
      <w:ins w:id="273" w:author="zeev" w:date="2023-07-25T16:01:00Z">
        <w:r w:rsidR="00A95B39">
          <w:t>=-</w:t>
        </w:r>
      </w:ins>
      <w:ins w:id="274" w:author="zeev" w:date="2023-07-25T16:26:00Z">
        <w:r w:rsidR="008B3F10">
          <w:t>17.08</w:t>
        </w:r>
      </w:ins>
      <w:ins w:id="275" w:author="zeev" w:date="2023-07-25T16:01:00Z">
        <w:r w:rsidR="00A95B39">
          <w:t xml:space="preserve">, </w:t>
        </w:r>
      </w:ins>
      <w:ins w:id="276" w:author="zeev" w:date="2023-07-25T16:26:00Z">
        <w:r w:rsidR="008B3F10">
          <w:t>-9.17</w:t>
        </w:r>
      </w:ins>
      <w:ins w:id="277" w:author="zeev" w:date="2023-07-25T16:01:00Z">
        <w:r w:rsidR="00A95B39">
          <w:t xml:space="preserve">) </w:t>
        </w:r>
      </w:ins>
      <w:r w:rsidR="005B17B6">
        <w:t xml:space="preserve">than the normalized keyboard-RT (Cohen's </w:t>
      </w:r>
      <w:proofErr w:type="spellStart"/>
      <w:r w:rsidR="005B17B6">
        <w:t>d</w:t>
      </w:r>
      <w:ins w:id="278" w:author="zeev" w:date="2023-07-25T16:29:00Z">
        <w:r w:rsidR="008B3F10">
          <w:rPr>
            <w:vertAlign w:val="subscript"/>
          </w:rPr>
          <w:t>normalized</w:t>
        </w:r>
        <w:proofErr w:type="spellEnd"/>
        <w:r w:rsidR="008B3F10">
          <w:rPr>
            <w:vertAlign w:val="subscript"/>
          </w:rPr>
          <w:t xml:space="preserve"> keyboard RT</w:t>
        </w:r>
      </w:ins>
      <w:del w:id="279" w:author="zeev" w:date="2023-07-25T16:33:00Z">
        <w:r w:rsidR="005B17B6" w:rsidDel="00801CF1">
          <w:delText xml:space="preserve"> </w:delText>
        </w:r>
      </w:del>
      <w:r w:rsidR="005B17B6">
        <w:t>=</w:t>
      </w:r>
      <w:del w:id="280" w:author="zeev" w:date="2023-07-25T16:33:00Z">
        <w:r w:rsidR="005B17B6" w:rsidDel="00801CF1">
          <w:delText xml:space="preserve"> </w:delText>
        </w:r>
      </w:del>
      <w:r w:rsidR="005B17B6">
        <w:t>1.18</w:t>
      </w:r>
      <w:del w:id="281"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282" w:author="zeev" w:date="2023-07-25T16:07:00Z">
        <w:r w:rsidR="00A70B91" w:rsidDel="0041650C">
          <w:delText>XX</w:delText>
        </w:r>
      </w:del>
      <w:del w:id="283" w:author="zeev" w:date="2023-07-25T16:30:00Z">
        <w:r w:rsidR="00A70B91" w:rsidDel="008B3F10">
          <w:delText>, SD=</w:delText>
        </w:r>
      </w:del>
      <w:del w:id="284" w:author="zeev" w:date="2023-07-25T16:07:00Z">
        <w:r w:rsidR="00A70B91" w:rsidDel="0041650C">
          <w:delText>XX</w:delText>
        </w:r>
      </w:del>
      <w:del w:id="285" w:author="zeev" w:date="2023-07-25T16:30:00Z">
        <w:r w:rsidR="00A70B91" w:rsidDel="008B3F10">
          <w:delText>, M</w:delText>
        </w:r>
        <w:r w:rsidR="00A70B91" w:rsidRPr="00EC5BE4" w:rsidDel="008B3F10">
          <w:rPr>
            <w:vertAlign w:val="subscript"/>
          </w:rPr>
          <w:delText>con</w:delText>
        </w:r>
        <w:r w:rsidR="00A70B91" w:rsidDel="008B3F10">
          <w:delText>=</w:delText>
        </w:r>
      </w:del>
      <w:del w:id="286" w:author="zeev" w:date="2023-07-25T16:07:00Z">
        <w:r w:rsidR="00A70B91" w:rsidDel="0041650C">
          <w:delText>XX</w:delText>
        </w:r>
      </w:del>
      <w:del w:id="287" w:author="zeev" w:date="2023-07-25T16:30:00Z">
        <w:r w:rsidR="00A70B91" w:rsidDel="008B3F10">
          <w:delText>, SD=</w:delText>
        </w:r>
      </w:del>
      <w:del w:id="288" w:author="zeev" w:date="2023-07-25T16:07:00Z">
        <w:r w:rsidR="00A70B91" w:rsidDel="0041650C">
          <w:delText>XX</w:delText>
        </w:r>
      </w:del>
      <w:del w:id="289" w:author="zeev" w:date="2023-07-25T16:30:00Z">
        <w:r w:rsidR="00A70B91" w:rsidDel="008B3F10">
          <w:delText>, t(29</w:delText>
        </w:r>
      </w:del>
      <w:del w:id="290" w:author="zeev" w:date="2023-07-25T16:07:00Z">
        <w:r w:rsidR="00A70B91" w:rsidDel="0041650C">
          <w:delText xml:space="preserve">)=??, </w:delText>
        </w:r>
      </w:del>
      <w:del w:id="291" w:author="zeev" w:date="2023-07-25T16:30:00Z">
        <w:r w:rsidR="00A70B91" w:rsidDel="008B3F10">
          <w:delText>p</w:delText>
        </w:r>
      </w:del>
      <w:del w:id="292" w:author="zeev" w:date="2023-07-25T16:07:00Z">
        <w:r w:rsidR="00A70B91" w:rsidDel="0041650C">
          <w:delText xml:space="preserve">=??, </w:delText>
        </w:r>
      </w:del>
      <w:del w:id="293" w:author="zeev" w:date="2023-07-25T16:30:00Z">
        <w:r w:rsidR="00A70B91" w:rsidDel="008B3F10">
          <w:delText>CIs</w:delText>
        </w:r>
      </w:del>
      <w:del w:id="294" w:author="zeev" w:date="2023-07-25T16:07:00Z">
        <w:r w:rsidR="00A70B91" w:rsidDel="0041650C">
          <w:delText>=??</w:delText>
        </w:r>
        <w:r w:rsidR="005B17B6" w:rsidDel="0041650C">
          <w:delText>)</w:delText>
        </w:r>
        <w:r w:rsidR="007156D0" w:rsidDel="0041650C">
          <w:delText xml:space="preserve">. </w:delText>
        </w:r>
      </w:del>
      <w:ins w:id="295" w:author="zeev" w:date="2023-07-25T16:07:00Z">
        <w:r w:rsidR="0041650C">
          <w:t xml:space="preserve">). </w:t>
        </w:r>
      </w:ins>
      <w:r w:rsidR="000E28EE" w:rsidRPr="000E28EE">
        <w:t xml:space="preserve">Furthermore, incongruent trials exhibited </w:t>
      </w:r>
      <w:r w:rsidR="000E28EE" w:rsidRPr="000E28EE">
        <w:lastRenderedPageBreak/>
        <w:t>a greater traveled distance</w:t>
      </w:r>
      <w:r w:rsidR="00A70B91">
        <w:t xml:space="preserve"> </w:t>
      </w:r>
      <w:r w:rsidR="00B22825">
        <w:t>(</w:t>
      </w:r>
      <w:proofErr w:type="spellStart"/>
      <w:r w:rsidR="00A70B91">
        <w:t>M</w:t>
      </w:r>
      <w:r w:rsidR="00A70B91" w:rsidRPr="00EC5BE4">
        <w:rPr>
          <w:vertAlign w:val="subscript"/>
        </w:rPr>
        <w:t>inc</w:t>
      </w:r>
      <w:proofErr w:type="spellEnd"/>
      <w:del w:id="296" w:author="zeev" w:date="2023-07-25T16:31:00Z">
        <w:r w:rsidR="00A70B91" w:rsidDel="00801CF1">
          <w:delText xml:space="preserve"> </w:delText>
        </w:r>
      </w:del>
      <w:r w:rsidR="00A70B91">
        <w:t>=</w:t>
      </w:r>
      <w:del w:id="297" w:author="zeev" w:date="2023-07-25T16:31:00Z">
        <w:r w:rsidR="00A70B91" w:rsidDel="00801CF1">
          <w:delText xml:space="preserve"> XX</w:delText>
        </w:r>
      </w:del>
      <w:ins w:id="298" w:author="zeev" w:date="2023-07-25T16:31:00Z">
        <w:r w:rsidR="00801CF1">
          <w:t>39.09</w:t>
        </w:r>
      </w:ins>
      <w:r w:rsidR="00A70B91">
        <w:t>, SD=</w:t>
      </w:r>
      <w:del w:id="299" w:author="zeev" w:date="2023-07-25T16:31:00Z">
        <w:r w:rsidR="00A70B91" w:rsidDel="00801CF1">
          <w:delText>XX</w:delText>
        </w:r>
      </w:del>
      <w:ins w:id="300"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301" w:author="zeev" w:date="2023-07-25T16:31:00Z">
        <w:r w:rsidR="00A70B91" w:rsidDel="00801CF1">
          <w:delText>XX</w:delText>
        </w:r>
      </w:del>
      <w:ins w:id="302" w:author="zeev" w:date="2023-07-25T16:31:00Z">
        <w:r w:rsidR="00801CF1">
          <w:t>38.20</w:t>
        </w:r>
      </w:ins>
      <w:r w:rsidR="00A70B91">
        <w:t>, SD=</w:t>
      </w:r>
      <w:del w:id="303" w:author="zeev" w:date="2023-07-25T16:31:00Z">
        <w:r w:rsidR="00A70B91" w:rsidDel="00801CF1">
          <w:delText>XX</w:delText>
        </w:r>
        <w:r w:rsidR="00C347DC" w:rsidRPr="00C347DC" w:rsidDel="00801CF1">
          <w:delText xml:space="preserve"> </w:delText>
        </w:r>
      </w:del>
      <w:ins w:id="304" w:author="zeev" w:date="2023-07-25T16:31:00Z">
        <w:r w:rsidR="00801CF1">
          <w:t>1.44</w:t>
        </w:r>
        <w:r w:rsidR="00801CF1" w:rsidRPr="00C347DC">
          <w:t xml:space="preserve"> </w:t>
        </w:r>
      </w:ins>
      <w:proofErr w:type="gramStart"/>
      <w:r w:rsidR="00C347DC">
        <w:t>t(</w:t>
      </w:r>
      <w:proofErr w:type="gramEnd"/>
      <w:r w:rsidR="00C347DC">
        <w:t>29</w:t>
      </w:r>
      <w:del w:id="305" w:author="zeev" w:date="2023-07-25T16:31:00Z">
        <w:r w:rsidR="00C347DC" w:rsidDel="00801CF1">
          <w:delText xml:space="preserve">)=??, </w:delText>
        </w:r>
      </w:del>
      <w:ins w:id="306" w:author="zeev" w:date="2023-07-25T16:31:00Z">
        <w:r w:rsidR="00801CF1">
          <w:t xml:space="preserve">)=5.19, </w:t>
        </w:r>
      </w:ins>
      <w:r w:rsidR="00C347DC">
        <w:t>p</w:t>
      </w:r>
      <w:del w:id="307" w:author="zeev" w:date="2023-07-25T16:31:00Z">
        <w:r w:rsidR="00C347DC" w:rsidDel="00801CF1">
          <w:delText xml:space="preserve">=??, </w:delText>
        </w:r>
      </w:del>
      <w:ins w:id="308" w:author="zeev" w:date="2023-07-25T16:31:00Z">
        <w:r w:rsidR="00801CF1">
          <w:t xml:space="preserve">&lt;0.001, </w:t>
        </w:r>
      </w:ins>
      <w:r w:rsidR="00C347DC">
        <w:t>CIs</w:t>
      </w:r>
      <w:del w:id="309" w:author="zeev" w:date="2023-07-25T16:31:00Z">
        <w:r w:rsidR="00C347DC" w:rsidDel="00801CF1">
          <w:delText xml:space="preserve">=??; </w:delText>
        </w:r>
      </w:del>
      <w:ins w:id="310" w:author="zeev" w:date="2023-07-25T16:31:00Z">
        <w:r w:rsidR="00801CF1">
          <w:t xml:space="preserve">=-1.25, </w:t>
        </w:r>
      </w:ins>
      <w:ins w:id="311" w:author="zeev" w:date="2023-07-25T16:32:00Z">
        <w:r w:rsidR="00801CF1">
          <w:t>-0.54</w:t>
        </w:r>
      </w:ins>
      <w:ins w:id="312" w:author="zeev" w:date="2023-07-25T16:31:00Z">
        <w:r w:rsidR="00801CF1">
          <w:t xml:space="preserve">; </w:t>
        </w:r>
      </w:ins>
      <w:r w:rsidR="00C347DC">
        <w:t xml:space="preserve">Cohen's d </w:t>
      </w:r>
      <w:del w:id="313"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314"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315" w:author="zeev" w:date="2023-07-25T16:33:00Z">
        <w:r w:rsidR="004C77BE" w:rsidDel="0007305D">
          <w:delText xml:space="preserve"> </w:delText>
        </w:r>
      </w:del>
      <w:r w:rsidR="004C77BE">
        <w:t>=</w:t>
      </w:r>
      <w:del w:id="316" w:author="zeev" w:date="2023-07-25T16:33:00Z">
        <w:r w:rsidR="004C77BE" w:rsidDel="0007305D">
          <w:delText xml:space="preserve"> </w:delText>
        </w:r>
      </w:del>
      <w:del w:id="317" w:author="zeev" w:date="2023-07-25T16:34:00Z">
        <w:r w:rsidR="004C77BE" w:rsidDel="0007305D">
          <w:delText>1.18</w:delText>
        </w:r>
      </w:del>
      <w:ins w:id="318" w:author="zeev" w:date="2023-07-25T16:34:00Z">
        <w:r w:rsidR="0007305D">
          <w:t>0.19</w:t>
        </w:r>
      </w:ins>
      <w:r w:rsidR="004C77BE">
        <w:t xml:space="preserve">; </w:t>
      </w:r>
      <w:proofErr w:type="spellStart"/>
      <w:r w:rsidR="004C77BE">
        <w:t>M</w:t>
      </w:r>
      <w:r w:rsidR="004C77BE" w:rsidRPr="00EC5BE4">
        <w:rPr>
          <w:vertAlign w:val="subscript"/>
        </w:rPr>
        <w:t>inc</w:t>
      </w:r>
      <w:proofErr w:type="spellEnd"/>
      <w:del w:id="319" w:author="zeev" w:date="2023-07-25T16:34:00Z">
        <w:r w:rsidR="004C77BE" w:rsidDel="0007305D">
          <w:delText xml:space="preserve"> </w:delText>
        </w:r>
      </w:del>
      <w:r w:rsidR="004C77BE">
        <w:t>=</w:t>
      </w:r>
      <w:del w:id="320" w:author="zeev" w:date="2023-07-25T16:34:00Z">
        <w:r w:rsidR="004C77BE" w:rsidDel="0007305D">
          <w:delText xml:space="preserve"> XX</w:delText>
        </w:r>
      </w:del>
      <w:ins w:id="321" w:author="zeev" w:date="2023-07-25T16:34:00Z">
        <w:r w:rsidR="0007305D">
          <w:t>173.06</w:t>
        </w:r>
      </w:ins>
      <w:r w:rsidR="004C77BE">
        <w:t>, SD=</w:t>
      </w:r>
      <w:del w:id="322" w:author="zeev" w:date="2023-07-25T16:34:00Z">
        <w:r w:rsidR="004C77BE" w:rsidDel="0007305D">
          <w:delText>XX</w:delText>
        </w:r>
      </w:del>
      <w:ins w:id="323"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324" w:author="zeev" w:date="2023-07-25T16:34:00Z">
        <w:r w:rsidR="004C77BE" w:rsidDel="0007305D">
          <w:delText>XX</w:delText>
        </w:r>
      </w:del>
      <w:ins w:id="325" w:author="zeev" w:date="2023-07-25T16:34:00Z">
        <w:r w:rsidR="0007305D">
          <w:t>171.29</w:t>
        </w:r>
      </w:ins>
      <w:r w:rsidR="004C77BE">
        <w:t>, SD=</w:t>
      </w:r>
      <w:del w:id="326" w:author="zeev" w:date="2023-07-25T16:34:00Z">
        <w:r w:rsidR="004C77BE" w:rsidDel="0007305D">
          <w:delText>XX</w:delText>
        </w:r>
      </w:del>
      <w:ins w:id="327" w:author="zeev" w:date="2023-07-25T16:34:00Z">
        <w:r w:rsidR="0007305D">
          <w:rPr>
            <w:rFonts w:hint="cs"/>
            <w:rtl/>
          </w:rPr>
          <w:t>22.42</w:t>
        </w:r>
      </w:ins>
      <w:r w:rsidR="004C77BE">
        <w:t xml:space="preserve">, </w:t>
      </w:r>
      <w:del w:id="328" w:author="zeev" w:date="2023-07-25T16:34:00Z">
        <w:r w:rsidR="004C77BE" w:rsidDel="0007305D">
          <w:delText xml:space="preserve">t(29)=??, </w:delText>
        </w:r>
      </w:del>
      <w:r w:rsidR="004C77BE">
        <w:t>p</w:t>
      </w:r>
      <w:del w:id="329" w:author="zeev" w:date="2023-07-25T16:34:00Z">
        <w:r w:rsidR="004C77BE" w:rsidDel="0007305D">
          <w:delText xml:space="preserve">=??, </w:delText>
        </w:r>
      </w:del>
      <w:ins w:id="330" w:author="zeev" w:date="2023-07-25T16:34:00Z">
        <w:r w:rsidR="0007305D">
          <w:t xml:space="preserve">=0.318, </w:t>
        </w:r>
      </w:ins>
      <w:r w:rsidR="004C77BE">
        <w:t>CIs</w:t>
      </w:r>
      <w:del w:id="331" w:author="zeev" w:date="2023-07-25T16:35:00Z">
        <w:r w:rsidR="004C77BE" w:rsidDel="0007305D">
          <w:delText>=??)</w:delText>
        </w:r>
        <w:r w:rsidR="00055809" w:rsidDel="0007305D">
          <w:delText xml:space="preserve">. </w:delText>
        </w:r>
      </w:del>
      <w:ins w:id="332"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333" w:author="zeev" w:date="2023-07-25T16:35:00Z">
        <w:r w:rsidR="00B22825" w:rsidDel="008C100B">
          <w:delText xml:space="preserve"> </w:delText>
        </w:r>
      </w:del>
      <w:r w:rsidR="00B22825">
        <w:t>=</w:t>
      </w:r>
      <w:del w:id="334" w:author="zeev" w:date="2023-07-25T16:35:00Z">
        <w:r w:rsidR="00B22825" w:rsidDel="008C100B">
          <w:delText xml:space="preserve"> </w:delText>
        </w:r>
        <w:r w:rsidR="00B22825" w:rsidDel="00AC2B66">
          <w:delText>XX</w:delText>
        </w:r>
      </w:del>
      <w:ins w:id="335" w:author="zeev" w:date="2023-07-25T16:35:00Z">
        <w:r w:rsidR="00AC2B66">
          <w:t>1.99</w:t>
        </w:r>
      </w:ins>
      <w:r w:rsidR="00B22825">
        <w:t>, SD=</w:t>
      </w:r>
      <w:del w:id="336" w:author="zeev" w:date="2023-07-25T16:35:00Z">
        <w:r w:rsidR="00B22825" w:rsidDel="00AC2B66">
          <w:delText>XX</w:delText>
        </w:r>
      </w:del>
      <w:ins w:id="337"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338" w:author="zeev" w:date="2023-07-25T16:35:00Z">
        <w:r w:rsidR="00B22825" w:rsidDel="00AC2B66">
          <w:delText>XX</w:delText>
        </w:r>
      </w:del>
      <w:ins w:id="339" w:author="zeev" w:date="2023-07-25T16:35:00Z">
        <w:r w:rsidR="00AC2B66">
          <w:t>1.77</w:t>
        </w:r>
      </w:ins>
      <w:r w:rsidR="00B22825">
        <w:t>, SD=</w:t>
      </w:r>
      <w:del w:id="340" w:author="zeev" w:date="2023-07-25T16:35:00Z">
        <w:r w:rsidR="00B22825" w:rsidDel="00AC2B66">
          <w:delText>XX</w:delText>
        </w:r>
        <w:r w:rsidR="00B22825" w:rsidRPr="00C347DC" w:rsidDel="00AC2B66">
          <w:delText xml:space="preserve"> </w:delText>
        </w:r>
      </w:del>
      <w:ins w:id="341" w:author="zeev" w:date="2023-07-25T16:35:00Z">
        <w:r w:rsidR="00AC2B66">
          <w:t>0.40,</w:t>
        </w:r>
      </w:ins>
      <w:del w:id="342" w:author="zeev" w:date="2023-07-25T16:36:00Z">
        <w:r w:rsidR="00B22825" w:rsidDel="00AC2B66">
          <w:delText>t(29)=??,</w:delText>
        </w:r>
      </w:del>
      <w:r w:rsidR="00B22825">
        <w:t xml:space="preserve"> p</w:t>
      </w:r>
      <w:del w:id="343" w:author="zeev" w:date="2023-07-25T16:36:00Z">
        <w:r w:rsidR="00B22825" w:rsidDel="00AC2B66">
          <w:delText xml:space="preserve">=??, </w:delText>
        </w:r>
      </w:del>
      <w:ins w:id="344" w:author="zeev" w:date="2023-07-25T16:36:00Z">
        <w:r w:rsidR="00AC2B66">
          <w:t xml:space="preserve">=0.02, </w:t>
        </w:r>
      </w:ins>
      <w:r w:rsidR="00B22825">
        <w:t>CIs</w:t>
      </w:r>
      <w:del w:id="345" w:author="zeev" w:date="2023-07-25T16:36:00Z">
        <w:r w:rsidR="00B22825" w:rsidDel="00AC2B66">
          <w:delText xml:space="preserve">=??; </w:delText>
        </w:r>
      </w:del>
      <w:ins w:id="346" w:author="zeev" w:date="2023-07-25T16:36:00Z">
        <w:r w:rsidR="00AC2B66">
          <w:t xml:space="preserve">=-0.39, -0.05; </w:t>
        </w:r>
      </w:ins>
      <w:r w:rsidR="00B22825">
        <w:t>Cohen's d</w:t>
      </w:r>
      <w:del w:id="347" w:author="zeev" w:date="2023-07-25T16:36:00Z">
        <w:r w:rsidR="00B22825" w:rsidDel="00AC2B66">
          <w:delText xml:space="preserve"> =??)</w:delText>
        </w:r>
        <w:r w:rsidR="00453F6C" w:rsidDel="00AC2B66">
          <w:delText xml:space="preserve">. </w:delText>
        </w:r>
      </w:del>
      <w:ins w:id="348" w:author="zeev" w:date="2023-07-25T16:36:00Z">
        <w:r w:rsidR="00AC2B66">
          <w:t xml:space="preserve">=0.46). </w:t>
        </w:r>
      </w:ins>
    </w:p>
    <w:p w14:paraId="3631853B" w14:textId="4C3F7706" w:rsidR="00AA4A0E" w:rsidRDefault="00AA4A0E" w:rsidP="00AA4A0E">
      <w:pPr>
        <w:ind w:firstLine="0"/>
        <w:rPr>
          <w:ins w:id="349" w:author="zeev" w:date="2023-07-25T15:37:00Z"/>
        </w:rPr>
        <w:pPrChange w:id="350" w:author="zeev" w:date="2023-07-25T15:37:00Z">
          <w:pPr/>
        </w:pPrChange>
      </w:pPr>
      <w:commentRangeStart w:id="351"/>
      <w:ins w:id="352" w:author="zeev" w:date="2023-07-25T15:37:00Z">
        <w:r w:rsidRPr="006E04F7">
          <w:rPr>
            <w:i/>
            <w:iCs/>
          </w:rPr>
          <w:t>Exploratory</w:t>
        </w:r>
      </w:ins>
      <w:commentRangeEnd w:id="351"/>
      <w:ins w:id="353" w:author="zeev" w:date="2023-07-25T15:38:00Z">
        <w:r>
          <w:rPr>
            <w:rStyle w:val="af0"/>
          </w:rPr>
          <w:commentReference w:id="351"/>
        </w:r>
      </w:ins>
      <w:ins w:id="354" w:author="zeev" w:date="2023-07-25T15:37:00Z">
        <w:r w:rsidRPr="006E04F7">
          <w:rPr>
            <w:i/>
            <w:iCs/>
          </w:rPr>
          <w:t xml:space="preserve"> congruency effect:</w:t>
        </w:r>
      </w:ins>
    </w:p>
    <w:p w14:paraId="234C1000" w14:textId="5AAF0981" w:rsidR="004C4126" w:rsidRPr="00CD2DF0" w:rsidRDefault="00095A91" w:rsidP="00CD2DF0">
      <w:pPr>
        <w:rPr>
          <w:ins w:id="355" w:author="zeev" w:date="2023-07-25T14:38:00Z"/>
          <w:rPrChange w:id="356" w:author="zeev" w:date="2023-07-25T15:31:00Z">
            <w:rPr>
              <w:ins w:id="357" w:author="zeev" w:date="2023-07-25T14:38:00Z"/>
              <w:i/>
              <w:iCs/>
            </w:rPr>
          </w:rPrChange>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358" w:author="zeev" w:date="2023-07-25T15:31:00Z">
        <w:r w:rsidR="00CD2DF0">
          <w:t xml:space="preserve"> </w:t>
        </w:r>
      </w:ins>
      <w:proofErr w:type="spellStart"/>
      <w:r w:rsidR="00D10059">
        <w:t>ms</w:t>
      </w:r>
      <w:proofErr w:type="spellEnd"/>
      <w:r w:rsidR="00D10059">
        <w:t xml:space="preserve">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77777777" w:rsidR="00D71297" w:rsidRPr="00D71297" w:rsidRDefault="00D71297" w:rsidP="00D71297">
      <w:pPr>
        <w:ind w:firstLine="0"/>
        <w:rPr>
          <w:i/>
          <w:iCs/>
          <w:rPrChange w:id="359" w:author="zeev" w:date="2023-07-25T14:38:00Z">
            <w:rPr/>
          </w:rPrChange>
        </w:rPr>
        <w:pPrChange w:id="360" w:author="zeev" w:date="2023-07-25T14:38:00Z">
          <w:pPr/>
        </w:pPrChange>
      </w:pPr>
    </w:p>
    <w:p w14:paraId="4CE0605F" w14:textId="5C75BE7B" w:rsidR="00774E47" w:rsidRDefault="00D60972" w:rsidP="008A0F94">
      <w:pPr>
        <w:jc w:val="left"/>
      </w:pPr>
      <w:r>
        <w:br w:type="page"/>
      </w:r>
    </w:p>
    <w:p w14:paraId="31C457C0" w14:textId="62CA9588" w:rsidR="003D0BDD" w:rsidRDefault="003D0BDD" w:rsidP="00E47313">
      <w:pPr>
        <w:ind w:firstLine="0"/>
      </w:pPr>
    </w:p>
    <w:p w14:paraId="10D770A1" w14:textId="77777777" w:rsidR="003D0BDD" w:rsidRDefault="003D0BDD" w:rsidP="00E47313">
      <w:pPr>
        <w:ind w:firstLine="0"/>
      </w:pPr>
    </w:p>
    <w:p w14:paraId="50FA1A6B" w14:textId="76BF93A9" w:rsidR="00AB541D" w:rsidRDefault="00AB541D" w:rsidP="00E47313">
      <w:pPr>
        <w:ind w:firstLine="0"/>
      </w:pPr>
    </w:p>
    <w:p w14:paraId="74245F29" w14:textId="77777777" w:rsidR="00AB541D" w:rsidRDefault="00AB541D" w:rsidP="00AB541D">
      <w:pPr>
        <w:pStyle w:val="af8"/>
        <w:keepNext/>
      </w:pPr>
    </w:p>
    <w:p w14:paraId="698FF9E6" w14:textId="572A006C" w:rsidR="004251C4" w:rsidRDefault="004251C4" w:rsidP="004251C4">
      <w:pPr>
        <w:keepNext/>
        <w:ind w:firstLine="0"/>
      </w:pPr>
    </w:p>
    <w:p w14:paraId="3AEEF847" w14:textId="214D7184" w:rsidR="0032528D" w:rsidRPr="00F204EE" w:rsidRDefault="0032528D" w:rsidP="008E7395">
      <w:pPr>
        <w:pStyle w:val="TableFigure"/>
      </w:pPr>
      <w:bookmarkStart w:id="361" w:name="_Ref129683805"/>
      <w:bookmarkStart w:id="362" w:name="_Ref113906821"/>
      <w:commentRangeStart w:id="363"/>
      <w:r w:rsidRPr="00F204EE">
        <w:t xml:space="preserve">Figure </w:t>
      </w:r>
      <w:r w:rsidR="00760205">
        <w:rPr>
          <w:noProof/>
        </w:rPr>
        <w:fldChar w:fldCharType="begin"/>
      </w:r>
      <w:r w:rsidR="00760205">
        <w:rPr>
          <w:noProof/>
        </w:rPr>
        <w:instrText xml:space="preserve"> SEQ Figure \* ARABIC </w:instrText>
      </w:r>
      <w:r w:rsidR="00760205">
        <w:rPr>
          <w:noProof/>
        </w:rPr>
        <w:fldChar w:fldCharType="separate"/>
      </w:r>
      <w:r w:rsidR="00CA2A96" w:rsidRPr="00F204EE">
        <w:rPr>
          <w:noProof/>
        </w:rPr>
        <w:t>3</w:t>
      </w:r>
      <w:r w:rsidR="00760205">
        <w:rPr>
          <w:noProof/>
        </w:rPr>
        <w:fldChar w:fldCharType="end"/>
      </w:r>
      <w:bookmarkEnd w:id="361"/>
      <w:commentRangeEnd w:id="363"/>
      <w:r w:rsidR="003A3339">
        <w:rPr>
          <w:rStyle w:val="af0"/>
          <w:b w:val="0"/>
          <w:bCs w:val="0"/>
        </w:rPr>
        <w:commentReference w:id="363"/>
      </w:r>
    </w:p>
    <w:p w14:paraId="16C69F89" w14:textId="447B3AAC" w:rsidR="001E7631" w:rsidRPr="00DC2E73" w:rsidRDefault="00B61217" w:rsidP="001E7631">
      <w:pPr>
        <w:ind w:firstLine="0"/>
      </w:pPr>
      <w:r>
        <w:rPr>
          <w:i/>
          <w:iCs/>
        </w:rPr>
        <w:t xml:space="preserve">Reaching </w:t>
      </w:r>
      <w:r w:rsidR="001E7631">
        <w:rPr>
          <w:i/>
          <w:iCs/>
        </w:rPr>
        <w:t xml:space="preserve">Trajectories </w:t>
      </w:r>
      <w:r>
        <w:rPr>
          <w:i/>
          <w:iCs/>
        </w:rPr>
        <w:t xml:space="preserve">from </w:t>
      </w:r>
      <w:r w:rsidR="001E7631">
        <w:rPr>
          <w:i/>
          <w:iCs/>
        </w:rPr>
        <w:t xml:space="preserve">Two </w:t>
      </w:r>
      <w:r w:rsidR="003A3339">
        <w:rPr>
          <w:i/>
          <w:iCs/>
        </w:rPr>
        <w:t xml:space="preserve">Example </w:t>
      </w:r>
      <w:r w:rsidR="001E7631">
        <w:rPr>
          <w:i/>
          <w:iCs/>
        </w:rPr>
        <w:t>Participants</w:t>
      </w:r>
    </w:p>
    <w:p w14:paraId="5CE30BCE" w14:textId="77777777" w:rsidR="001E7631" w:rsidRDefault="001E7631" w:rsidP="001E7631">
      <w:pPr>
        <w:ind w:firstLine="0"/>
      </w:pPr>
      <w:r w:rsidRPr="009B002C">
        <w:rPr>
          <w:i/>
          <w:iCs/>
          <w:noProof/>
        </w:rPr>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proofErr w:type="gramStart"/>
                            <w:r>
                              <w:rPr>
                                <w:rFonts w:asciiTheme="minorHAnsi" w:hAnsiTheme="minorHAnsi" w:cstheme="minorHAnsi"/>
                                <w:b/>
                                <w:bCs/>
                              </w:rPr>
                              <w:t>2</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proofErr w:type="gramStart"/>
                      <w:r>
                        <w:rPr>
                          <w:rFonts w:asciiTheme="minorHAnsi" w:hAnsiTheme="minorHAnsi" w:cstheme="minorHAnsi"/>
                          <w:b/>
                          <w:bCs/>
                        </w:rPr>
                        <w:t>2</w:t>
                      </w:r>
                      <w:proofErr w:type="gramEnd"/>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p>
    <w:p w14:paraId="5E18CEEC" w14:textId="405397E2" w:rsidR="001E7631" w:rsidRDefault="001E7631" w:rsidP="001E7631">
      <w:pPr>
        <w:ind w:firstLine="0"/>
        <w:rPr>
          <w:i/>
          <w:iCs/>
        </w:rPr>
      </w:pPr>
      <w:commentRangeStart w:id="364"/>
      <w:r w:rsidRPr="00974A4E">
        <w:rPr>
          <w:i/>
          <w:iCs/>
        </w:rPr>
        <w:lastRenderedPageBreak/>
        <w:t>Note</w:t>
      </w:r>
      <w:commentRangeEnd w:id="364"/>
      <w:r w:rsidR="003A3339">
        <w:rPr>
          <w:rStyle w:val="af0"/>
        </w:rPr>
        <w:commentReference w:id="364"/>
      </w:r>
      <w:r w:rsidRPr="00974A4E">
        <w:rPr>
          <w:i/>
          <w:iCs/>
        </w:rPr>
        <w:t>.</w:t>
      </w:r>
      <w:r>
        <w:t xml:space="preserve"> Reaching trajectories of valid trials. The trajectories here </w:t>
      </w:r>
      <w:proofErr w:type="gramStart"/>
      <w:r>
        <w:t>are not normalized</w:t>
      </w:r>
      <w:proofErr w:type="gramEnd"/>
      <w:r>
        <w:t xml:space="preserve"> within participant</w:t>
      </w:r>
      <w:r w:rsidR="003A3339">
        <w:t>. T</w:t>
      </w:r>
      <w:r>
        <w:t xml:space="preserve">hin lines represent single trials while thick lines are the averages. </w:t>
      </w:r>
      <w:commentRangeStart w:id="365"/>
      <w:r>
        <w:t>(</w:t>
      </w:r>
      <w:proofErr w:type="spellStart"/>
      <w:proofErr w:type="gramStart"/>
      <w:r>
        <w:t>a,</w:t>
      </w:r>
      <w:proofErr w:type="gramEnd"/>
      <w:r>
        <w:t>c</w:t>
      </w:r>
      <w:proofErr w:type="spellEnd"/>
      <w:r>
        <w:t>) Belong to participant 53 while (b, d) belong to participant 59.</w:t>
      </w:r>
      <w:commentRangeEnd w:id="365"/>
      <w:r w:rsidR="003A3339">
        <w:rPr>
          <w:rStyle w:val="af0"/>
        </w:rPr>
        <w:commentReference w:id="365"/>
      </w:r>
    </w:p>
    <w:p w14:paraId="4D6F6DBF" w14:textId="6F5CDA3A" w:rsidR="001E7631" w:rsidRDefault="001E7631" w:rsidP="00E46BEB">
      <w:pPr>
        <w:pStyle w:val="TableFigure"/>
      </w:pPr>
      <w:bookmarkStart w:id="366" w:name="_Ref134432967"/>
      <w:r w:rsidRPr="007C71AC">
        <w:t>Figure</w:t>
      </w:r>
      <w:r w:rsidRPr="002C7A24">
        <w:t xml:space="preserve"> </w:t>
      </w:r>
      <w:bookmarkStart w:id="367" w:name="_Ref134432250"/>
      <w:r w:rsidRPr="002C7A24">
        <w:fldChar w:fldCharType="begin"/>
      </w:r>
      <w:r w:rsidRPr="002C7A24">
        <w:instrText xml:space="preserve"> SEQ Figure \* ARABIC </w:instrText>
      </w:r>
      <w:r w:rsidRPr="002C7A24">
        <w:fldChar w:fldCharType="separate"/>
      </w:r>
      <w:r w:rsidRPr="002C7A24">
        <w:rPr>
          <w:noProof/>
        </w:rPr>
        <w:t>4</w:t>
      </w:r>
      <w:r w:rsidRPr="002C7A24">
        <w:fldChar w:fldCharType="end"/>
      </w:r>
      <w:bookmarkEnd w:id="366"/>
      <w:bookmarkEnd w:id="367"/>
    </w:p>
    <w:p w14:paraId="505F5538" w14:textId="77777777" w:rsidR="007C71AC" w:rsidRPr="00FE453D" w:rsidRDefault="007C71AC" w:rsidP="008E7395">
      <w:pPr>
        <w:pStyle w:val="af8"/>
        <w:spacing w:line="480" w:lineRule="auto"/>
      </w:pPr>
      <w:r w:rsidRPr="008E7395">
        <w:rPr>
          <w:color w:val="auto"/>
          <w:sz w:val="24"/>
          <w:szCs w:val="24"/>
        </w:rPr>
        <w:t>Time-Dependent Results</w:t>
      </w:r>
    </w:p>
    <w:p w14:paraId="74551909" w14:textId="28716516" w:rsidR="007C71AC" w:rsidRDefault="006B5CE3" w:rsidP="007C71AC">
      <w:pPr>
        <w:ind w:firstLine="0"/>
      </w:pPr>
      <w:r w:rsidRPr="006B5CE3">
        <w:rPr>
          <w:noProof/>
        </w:rPr>
        <w:drawing>
          <wp:inline distT="0" distB="0" distL="0" distR="0" wp14:anchorId="1D7D1E2B" wp14:editId="28DB849B">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p>
    <w:p w14:paraId="04D356A0" w14:textId="60BCED96" w:rsidR="007C71AC" w:rsidRPr="002C7A24" w:rsidRDefault="007C71AC" w:rsidP="00EA3DB9">
      <w:pPr>
        <w:ind w:firstLine="0"/>
        <w:rPr>
          <w:b/>
          <w:bCs/>
          <w:i/>
          <w:iCs/>
        </w:rPr>
      </w:pPr>
      <w:r w:rsidRPr="008E7395">
        <w:rPr>
          <w:i/>
          <w:iCs/>
        </w:rPr>
        <w:t>Note.</w:t>
      </w:r>
      <w:r w:rsidRPr="005C2BDD">
        <w:t xml:space="preserve"> </w:t>
      </w:r>
      <w:ins w:id="368" w:author="Liad Mudrik" w:date="2023-06-28T21:59:00Z">
        <w:r w:rsidR="00770D38">
          <w:t xml:space="preserve">Results of the </w:t>
        </w:r>
        <w:commentRangeStart w:id="369"/>
        <w:r w:rsidR="00770D38">
          <w:t>exploratory analyses</w:t>
        </w:r>
        <w:commentRangeEnd w:id="369"/>
        <w:r w:rsidR="00770D38">
          <w:rPr>
            <w:rStyle w:val="af0"/>
          </w:rPr>
          <w:commentReference w:id="369"/>
        </w:r>
        <w:r w:rsidR="00770D38">
          <w:t xml:space="preserve">: </w:t>
        </w:r>
      </w:ins>
      <w:commentRangeStart w:id="370"/>
      <w:r>
        <w:t xml:space="preserve">Time-dependent </w:t>
      </w:r>
      <w:r w:rsidR="0007391E">
        <w:t xml:space="preserve">x-coordinates </w:t>
      </w:r>
      <w:r>
        <w:t>and implied endpoint</w:t>
      </w:r>
      <w:commentRangeEnd w:id="370"/>
      <w:r w:rsidR="003A3339">
        <w:rPr>
          <w:rStyle w:val="af0"/>
        </w:rPr>
        <w:commentReference w:id="370"/>
      </w:r>
      <w:r>
        <w:t xml:space="preserve">. Instead of normalizing the trajectories to the Z-axis, valid trials </w:t>
      </w:r>
      <w:proofErr w:type="gramStart"/>
      <w:r>
        <w:t>were trimmed to 340</w:t>
      </w:r>
      <w:r w:rsidR="003A3339">
        <w:t xml:space="preserve"> </w:t>
      </w:r>
      <w:r>
        <w:t>ms and then averaged across participants</w:t>
      </w:r>
      <w:proofErr w:type="gramEnd"/>
      <w:r>
        <w:t xml:space="preserve">. The shaded areas mark the </w:t>
      </w:r>
      <w:r w:rsidR="006B5CE3">
        <w:t>CI</w:t>
      </w:r>
      <w:r>
        <w:t xml:space="preserve"> while grey rectangles highlight the time range where a significant difference between the conditions was detected using the permutation and clustering procedure.</w:t>
      </w:r>
      <w:del w:id="371"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w:t>
      </w:r>
      <w:proofErr w:type="gramStart"/>
      <w:r>
        <w:t>may be attributed</w:t>
      </w:r>
      <w:proofErr w:type="gramEnd"/>
      <w:r>
        <w:t xml:space="preserve"> to a motor artifact caused by positioning the right reaching arm near the center of the body.</w:t>
      </w:r>
    </w:p>
    <w:p w14:paraId="55FBFF55" w14:textId="77777777" w:rsidR="002C7A24" w:rsidRPr="002C7A24" w:rsidRDefault="002C7A24" w:rsidP="008E7395">
      <w:pPr>
        <w:pStyle w:val="TableFigure"/>
      </w:pPr>
      <w:bookmarkStart w:id="372" w:name="_Ref134432975"/>
      <w:bookmarkEnd w:id="362"/>
      <w:commentRangeStart w:id="373"/>
      <w:r w:rsidRPr="00E46BEB">
        <w:t>Figure</w:t>
      </w:r>
      <w:r w:rsidRPr="002C7A24">
        <w:t xml:space="preserve"> </w:t>
      </w:r>
      <w:r w:rsidR="00760205">
        <w:fldChar w:fldCharType="begin"/>
      </w:r>
      <w:r w:rsidR="00760205">
        <w:instrText xml:space="preserve"> SEQ Figure \* ARABIC </w:instrText>
      </w:r>
      <w:r w:rsidR="00760205">
        <w:fldChar w:fldCharType="separate"/>
      </w:r>
      <w:r w:rsidRPr="008E7395">
        <w:t>5</w:t>
      </w:r>
      <w:r w:rsidR="00760205">
        <w:fldChar w:fldCharType="end"/>
      </w:r>
      <w:bookmarkEnd w:id="372"/>
    </w:p>
    <w:p w14:paraId="45F82470" w14:textId="77777777" w:rsidR="007C71AC" w:rsidRPr="00FE453D" w:rsidRDefault="007C71AC" w:rsidP="008E7395">
      <w:pPr>
        <w:ind w:firstLine="0"/>
      </w:pPr>
      <w:r w:rsidRPr="008E7395">
        <w:rPr>
          <w:i/>
          <w:iCs/>
        </w:rPr>
        <w:t>Results for the Space-Normalized Trajectories</w:t>
      </w:r>
      <w:commentRangeEnd w:id="373"/>
      <w:r w:rsidR="003A3339">
        <w:rPr>
          <w:rStyle w:val="af0"/>
        </w:rPr>
        <w:commentReference w:id="373"/>
      </w:r>
    </w:p>
    <w:p w14:paraId="5B9AB780" w14:textId="77777777" w:rsidR="007C71AC" w:rsidRDefault="007C71AC" w:rsidP="007C71AC">
      <w:pPr>
        <w:pStyle w:val="af8"/>
      </w:pPr>
      <w:r w:rsidRPr="00821BDB">
        <w:rPr>
          <w:i w:val="0"/>
          <w:iCs w:val="0"/>
          <w:noProof/>
        </w:rPr>
        <w:lastRenderedPageBreak/>
        <w:t xml:space="preserve"> </w:t>
      </w:r>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p>
    <w:p w14:paraId="1C135DF6" w14:textId="77617949" w:rsidR="00B14F9D" w:rsidRPr="001C0104" w:rsidRDefault="007C71AC" w:rsidP="008E7395">
      <w:pPr>
        <w:ind w:firstLine="0"/>
      </w:pPr>
      <w:r w:rsidRPr="008E7395">
        <w:rPr>
          <w:i/>
          <w:iCs/>
        </w:rPr>
        <w:t>Note.</w:t>
      </w:r>
      <w:r>
        <w:t xml:space="preserve"> </w:t>
      </w:r>
      <w:ins w:id="374" w:author="Liad Mudrik" w:date="2023-06-28T21:58:00Z">
        <w:r w:rsidR="00770D38">
          <w:t>Resul</w:t>
        </w:r>
      </w:ins>
      <w:ins w:id="375" w:author="Liad Mudrik" w:date="2023-06-28T21:59:00Z">
        <w:r w:rsidR="00770D38">
          <w:t>t</w:t>
        </w:r>
      </w:ins>
      <w:ins w:id="376" w:author="Liad Mudrik" w:date="2023-06-28T21:58:00Z">
        <w:r w:rsidR="00770D38">
          <w:t>s of the preregistered</w:t>
        </w:r>
      </w:ins>
      <w:ins w:id="377" w:author="Liad Mudrik" w:date="2023-06-28T21:59:00Z">
        <w:r w:rsidR="00770D38">
          <w:t xml:space="preserve"> analyses. </w:t>
        </w:r>
      </w:ins>
      <w:ins w:id="378" w:author="Liad Mudrik" w:date="2023-06-28T21:58:00Z">
        <w:r w:rsidR="00770D38">
          <w:t>(</w:t>
        </w:r>
      </w:ins>
      <w:r>
        <w:t xml:space="preserve">a) Reaching trajectories in valid </w:t>
      </w:r>
      <w:proofErr w:type="gramStart"/>
      <w:r>
        <w:t>trials ,</w:t>
      </w:r>
      <w:proofErr w:type="gramEnd"/>
      <w:r>
        <w:t xml:space="preserve"> averaged across participants. Shaded areas are the standard error </w:t>
      </w:r>
      <w:commentRangeStart w:id="379"/>
      <w:commentRangeStart w:id="380"/>
      <w:r>
        <w:t xml:space="preserve">(SE). </w:t>
      </w:r>
      <w:commentRangeEnd w:id="379"/>
      <w:r w:rsidR="00770D38">
        <w:rPr>
          <w:rStyle w:val="af0"/>
        </w:rPr>
        <w:commentReference w:id="379"/>
      </w:r>
      <w:commentRangeEnd w:id="380"/>
      <w:r w:rsidR="00234A2F">
        <w:rPr>
          <w:rStyle w:val="af0"/>
        </w:rPr>
        <w:commentReference w:id="380"/>
      </w:r>
      <w:r>
        <w:t>(</w:t>
      </w:r>
      <w:proofErr w:type="gramStart"/>
      <w:r>
        <w:t>b-f</w:t>
      </w:r>
      <w:proofErr w:type="gramEnd"/>
      <w:r>
        <w:t xml:space="preserve">) </w:t>
      </w:r>
      <w:r w:rsidR="00770D38">
        <w:t xml:space="preserve">Results of the different measures taken in the experiments. </w:t>
      </w:r>
      <w:r>
        <w:t xml:space="preserve">Dots </w:t>
      </w:r>
      <w:r w:rsidR="00770D38">
        <w:t xml:space="preserve">represent </w:t>
      </w:r>
      <w:r>
        <w:t xml:space="preserve">single-participant averages across valid trials, while the red/blue horizontal lines </w:t>
      </w:r>
      <w:r w:rsidR="00770D38">
        <w:t xml:space="preserve">depict </w:t>
      </w:r>
      <w:r>
        <w:t>the average of all participants. Black error bars symbolize the SE</w:t>
      </w:r>
      <w:r w:rsidR="00BA4C40">
        <w:t xml:space="preserve"> (used here instead of CI since some of the variables did not distribute normally)</w:t>
      </w:r>
      <w:r>
        <w:t xml:space="preserve">. </w:t>
      </w:r>
      <w:commentRangeStart w:id="381"/>
      <w:r>
        <w:t>Full/dashed grey lines represent a numerical incline/decline (respectively) between the congruent and incongruent conditions</w:t>
      </w:r>
      <w:r w:rsidRPr="00F3771A">
        <w:t>.</w:t>
      </w:r>
      <w:r w:rsidR="003A3339">
        <w:t xml:space="preserve"> </w:t>
      </w:r>
      <w:commentRangeEnd w:id="381"/>
      <w:r w:rsidR="00770D38">
        <w:rPr>
          <w:rStyle w:val="af0"/>
        </w:rPr>
        <w:commentReference w:id="381"/>
      </w:r>
      <w:r w:rsidR="003A3339">
        <w:t xml:space="preserve">Measures in the figure </w:t>
      </w:r>
      <w:proofErr w:type="gramStart"/>
      <w:r w:rsidR="003A3339">
        <w:t>were not normalized</w:t>
      </w:r>
      <w:proofErr w:type="gramEnd"/>
      <w:r w:rsidR="003A3339">
        <w:t xml:space="preserve"> within participant.</w:t>
      </w:r>
    </w:p>
    <w:p w14:paraId="0B7BE30B" w14:textId="45D4BF5F" w:rsidR="00BA6169" w:rsidRDefault="00BA6169" w:rsidP="005856CE">
      <w:pPr>
        <w:ind w:firstLine="0"/>
      </w:pPr>
    </w:p>
    <w:p w14:paraId="0950B412" w14:textId="0DBE75FB" w:rsidR="00E668B7" w:rsidRDefault="00E668B7" w:rsidP="006238E0">
      <w:pPr>
        <w:pStyle w:val="2"/>
      </w:pPr>
      <w:bookmarkStart w:id="382" w:name="_Toc114485395"/>
      <w:r>
        <w:t>Discussion</w:t>
      </w:r>
      <w:bookmarkEnd w:id="382"/>
    </w:p>
    <w:p w14:paraId="60F8E191" w14:textId="1B66BAEB" w:rsidR="00463A29" w:rsidRDefault="00776072" w:rsidP="00ED6635">
      <w:pPr>
        <w:ind w:firstLine="0"/>
      </w:pPr>
      <w:r>
        <w:t>One of the key driving forces behind t</w:t>
      </w:r>
      <w:r w:rsidR="00595024">
        <w:t xml:space="preserve">he long-lasting debate about the extent of unconscious processing </w:t>
      </w:r>
      <w:commentRangeStart w:id="383"/>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commentRangeEnd w:id="383"/>
      <w:r w:rsidR="00CF0A6F">
        <w:rPr>
          <w:rStyle w:val="af0"/>
        </w:rPr>
        <w:commentReference w:id="383"/>
      </w:r>
      <w:r w:rsidR="007D0270">
        <w:t xml:space="preserve">pertains </w:t>
      </w:r>
      <w:r w:rsidR="007D0270">
        <w:lastRenderedPageBreak/>
        <w:t>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w:t>
      </w:r>
      <w:proofErr w:type="gramStart"/>
      <w:r w:rsidR="00D12EAE">
        <w:t>man-made</w:t>
      </w:r>
      <w:proofErr w:type="gramEnd"/>
      <w:r w:rsidR="00D12EAE">
        <w:t xml:space="preserve"> artifact) on a visible target word that </w:t>
      </w:r>
      <w:r w:rsidR="002A70C0">
        <w:t>was</w:t>
      </w:r>
      <w:r w:rsidR="00D12EAE">
        <w:t xml:space="preserve"> preceded by an invisible prime. </w:t>
      </w:r>
      <w:r w:rsidR="00297149">
        <w:t xml:space="preserve">To </w:t>
      </w:r>
      <w:r w:rsidR="00EB6DDD">
        <w:t xml:space="preserve">compare </w:t>
      </w:r>
      <w:proofErr w:type="gramStart"/>
      <w:r w:rsidR="002F0C9A">
        <w:t>reaching</w:t>
      </w:r>
      <w:r w:rsidR="00EB6DDD">
        <w:t>'s</w:t>
      </w:r>
      <w:proofErr w:type="gramEnd"/>
      <w:r w:rsidR="00EB6DDD">
        <w:t xml:space="preserve">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4F14832E" w:rsidR="00B00AED" w:rsidRDefault="00ED6635" w:rsidP="005D6A2B">
      <w:r>
        <w:t>Irrespective of the measure used</w:t>
      </w:r>
      <w:r w:rsidR="00367808">
        <w:t>,</w:t>
      </w:r>
      <w:r w:rsidR="000434D9">
        <w:t xml:space="preserve"> a large congruency effect </w:t>
      </w:r>
      <w:proofErr w:type="gramStart"/>
      <w:r w:rsidR="000434D9">
        <w:t>was found</w:t>
      </w:r>
      <w:proofErr w:type="gramEnd"/>
      <w:r w:rsidR="000434D9">
        <w:t>.</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384"/>
      <w:r w:rsidR="00F17027" w:rsidRPr="00C57DC5">
        <w:fldChar w:fldCharType="begin"/>
      </w:r>
      <w:r w:rsidR="00F5646C" w:rsidRPr="00770D38">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rsidRPr="00C57DC5">
        <w:fldChar w:fldCharType="separate"/>
      </w:r>
      <w:r w:rsidR="00F5646C" w:rsidRPr="00770D38">
        <w:rPr>
          <w:rFonts w:ascii="Times New Roman" w:hAnsi="Times New Roman" w:cs="Times New Roman"/>
        </w:rPr>
        <w:t>(Lloyd et al., 2013; Merikle, 1992; Zerweck et al., 2021)</w:t>
      </w:r>
      <w:r w:rsidR="00F17027" w:rsidRPr="00C57DC5">
        <w:fldChar w:fldCharType="end"/>
      </w:r>
      <w:commentRangeEnd w:id="384"/>
      <w:r w:rsidR="00AC1C73">
        <w:rPr>
          <w:rStyle w:val="af0"/>
        </w:rPr>
        <w:commentReference w:id="384"/>
      </w:r>
      <w:r w:rsidR="00F17027" w:rsidRPr="00C57DC5">
        <w:t xml:space="preserve">. </w:t>
      </w:r>
      <w:r w:rsidR="00ED0CD8" w:rsidRPr="00C57DC5">
        <w:t>Additionally</w:t>
      </w:r>
      <w:r w:rsidR="00F17027" w:rsidRPr="00C57DC5">
        <w:t>, the</w:t>
      </w:r>
      <w:r w:rsidR="00F17027">
        <w:t xml:space="preserve"> unconscious effect could not result from regression to the mean of </w:t>
      </w:r>
      <w:r w:rsidR="00F17027">
        <w:lastRenderedPageBreak/>
        <w:t xml:space="preserve">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5A4DAD32"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proofErr w:type="gramStart"/>
      <w:r w:rsidR="005F0446">
        <w:t>can</w:t>
      </w:r>
      <w:proofErr w:type="gramEnd"/>
      <w:r w:rsidR="005F0446">
        <w:t xml:space="preserve">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w:t>
      </w:r>
      <w:proofErr w:type="gramStart"/>
      <w:r w:rsidR="00F654BF">
        <w:t>is provided</w:t>
      </w:r>
      <w:proofErr w:type="gramEnd"/>
      <w:r w:rsidR="00F654BF">
        <w:t xml:space="preserve"> by the </w:t>
      </w:r>
      <w:r w:rsidR="00E45FC6">
        <w:t>reaching onset and reaching duration measurements.</w:t>
      </w:r>
      <w:r w:rsidR="00F654BF">
        <w:t xml:space="preserve"> </w:t>
      </w:r>
      <w:proofErr w:type="gramStart"/>
      <w:r w:rsidR="00432208">
        <w:t>Had the decision been made</w:t>
      </w:r>
      <w:proofErr w:type="gramEnd"/>
      <w:r w:rsidR="00432208">
        <w:t xml:space="preserv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proofErr w:type="gramStart"/>
      <w:r w:rsidR="007E1F1D">
        <w:t xml:space="preserve">was </w:t>
      </w:r>
      <w:r w:rsidR="00BF5F9A">
        <w:t>found</w:t>
      </w:r>
      <w:proofErr w:type="gramEnd"/>
      <w:r w:rsidR="00BF5F9A">
        <w:t xml:space="preserve">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w:t>
      </w:r>
      <w:proofErr w:type="gramStart"/>
      <w:r w:rsidR="00CF222D">
        <w:t xml:space="preserve">to </w:t>
      </w:r>
      <w:r w:rsidR="00EE4147">
        <w:t>captur</w:t>
      </w:r>
      <w:r w:rsidR="00CF222D">
        <w:t>e</w:t>
      </w:r>
      <w:proofErr w:type="gramEnd"/>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commentRangeStart w:id="385"/>
      <w:del w:id="386" w:author="Liad Mudrik" w:date="2023-06-28T22:12:00Z">
        <w:r w:rsidR="00CB48F5" w:rsidDel="000904A6">
          <w:delText xml:space="preserve">Subsequent iterations </w:delText>
        </w:r>
        <w:r w:rsidR="00EB097D" w:rsidDel="000904A6">
          <w:delText xml:space="preserve">of this experiment </w:delText>
        </w:r>
        <w:r w:rsidR="00CB48F5" w:rsidDel="000904A6">
          <w:delText xml:space="preserve">could incorporate </w:delText>
        </w:r>
        <w:r w:rsidR="00633642" w:rsidDel="000904A6">
          <w:delText xml:space="preserve">a different </w:delText>
        </w:r>
        <w:r w:rsidR="004E674B" w:rsidDel="000904A6">
          <w:delText xml:space="preserve">approach for quantifying </w:delText>
        </w:r>
        <w:r w:rsidR="00633642" w:rsidDel="000904A6">
          <w:delText xml:space="preserve">changes of mind </w:delText>
        </w:r>
        <w:r w:rsidR="00027B4F" w:rsidDel="000904A6">
          <w:delText xml:space="preserve">by counting the number of </w:delText>
        </w:r>
        <w:r w:rsidR="00CB48F5" w:rsidDel="000904A6">
          <w:delText>transitions</w:delText>
        </w:r>
        <w:r w:rsidR="00027B4F" w:rsidDel="000904A6">
          <w:delText xml:space="preserve"> between </w:delText>
        </w:r>
        <w:r w:rsidR="0094565A" w:rsidDel="000904A6">
          <w:delText xml:space="preserve">clockwise </w:delText>
        </w:r>
        <w:r w:rsidR="00027B4F" w:rsidDel="000904A6">
          <w:delText>and counterclockwise</w:delText>
        </w:r>
        <w:r w:rsidR="0094565A" w:rsidDel="000904A6">
          <w:delText xml:space="preserve"> movements</w:delText>
        </w:r>
        <w:r w:rsidR="00027B4F" w:rsidDel="000904A6">
          <w:delText>. T</w:delText>
        </w:r>
        <w:r w:rsidR="00057EE8" w:rsidDel="000904A6">
          <w:delText>his</w:delText>
        </w:r>
        <w:r w:rsidR="003E7520" w:rsidDel="000904A6">
          <w:delText xml:space="preserve"> </w:delText>
        </w:r>
        <w:r w:rsidR="009E5BB5" w:rsidDel="000904A6">
          <w:delText xml:space="preserve">method holds the potential </w:delText>
        </w:r>
        <w:r w:rsidR="001368A8" w:rsidDel="000904A6">
          <w:delText xml:space="preserve">to yield a more precise depiction </w:delText>
        </w:r>
        <w:r w:rsidR="00057EE8" w:rsidDel="000904A6">
          <w:delText>of t</w:delText>
        </w:r>
        <w:r w:rsidR="00C31504" w:rsidDel="000904A6">
          <w:delText>he number of changes that occur in each trial</w:delText>
        </w:r>
        <w:r w:rsidR="005F0446" w:rsidDel="000904A6">
          <w:delText>.</w:delText>
        </w:r>
        <w:r w:rsidR="00BF4FCB" w:rsidDel="000904A6">
          <w:delText xml:space="preserve"> </w:delText>
        </w:r>
      </w:del>
      <w:commentRangeEnd w:id="385"/>
      <w:r w:rsidR="000904A6">
        <w:rPr>
          <w:rStyle w:val="af0"/>
        </w:rPr>
        <w:commentReference w:id="385"/>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lastRenderedPageBreak/>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387"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388"/>
      <w:commentRangeStart w:id="389"/>
      <w:r w:rsidR="00977059">
        <w:t xml:space="preserve">reaching </w:t>
      </w:r>
      <w:del w:id="390" w:author="zeev" w:date="2023-07-25T16:44:00Z">
        <w:r w:rsidR="003B1BD0" w:rsidDel="005D4A99">
          <w:delText xml:space="preserve">duration </w:delText>
        </w:r>
        <w:r w:rsidR="009245E5" w:rsidDel="005D4A99">
          <w:delText>variable</w:delText>
        </w:r>
        <w:commentRangeEnd w:id="388"/>
        <w:r w:rsidR="00EA7482" w:rsidDel="005D4A99">
          <w:rPr>
            <w:rStyle w:val="af0"/>
          </w:rPr>
          <w:commentReference w:id="388"/>
        </w:r>
        <w:commentRangeEnd w:id="389"/>
        <w:r w:rsidR="00A86DD6" w:rsidDel="005D4A99">
          <w:rPr>
            <w:rStyle w:val="af0"/>
          </w:rPr>
          <w:commentReference w:id="389"/>
        </w:r>
      </w:del>
      <w:ins w:id="391" w:author="zeev" w:date="2023-07-25T16:44:00Z">
        <w:r w:rsidR="005D4A99">
          <w:t>condition</w:t>
        </w:r>
      </w:ins>
      <w:r w:rsidR="005D402D">
        <w:t xml:space="preserve">, </w:t>
      </w:r>
      <w:r w:rsidR="00791C35">
        <w:t>though to a lesser extent than we expected</w:t>
      </w:r>
      <w:ins w:id="392" w:author="zeev" w:date="2023-07-25T16:50:00Z">
        <w:r w:rsidR="00A41781">
          <w:t xml:space="preserve">. </w:t>
        </w:r>
      </w:ins>
      <w:ins w:id="393" w:author="zeev" w:date="2023-07-25T16:52:00Z">
        <w:r w:rsidR="00A41781">
          <w:t xml:space="preserve">Notably, </w:t>
        </w:r>
      </w:ins>
      <w:ins w:id="394" w:author="zeev" w:date="2023-07-25T16:53:00Z">
        <w:r w:rsidR="00A41781">
          <w:t xml:space="preserve">this advantage was </w:t>
        </w:r>
      </w:ins>
      <w:ins w:id="395" w:author="zeev" w:date="2023-07-25T16:57:00Z">
        <w:r w:rsidR="000B25E8">
          <w:t xml:space="preserve">evident in the </w:t>
        </w:r>
      </w:ins>
      <w:ins w:id="396" w:author="zeev" w:date="2023-07-25T16:53:00Z">
        <w:r w:rsidR="00A41781">
          <w:t>reaching dura</w:t>
        </w:r>
        <w:r w:rsidR="000B25E8">
          <w:t>tion</w:t>
        </w:r>
      </w:ins>
      <w:ins w:id="397" w:author="zeev" w:date="2023-07-25T16:57:00Z">
        <w:r w:rsidR="000B25E8">
          <w:t xml:space="preserve"> variable</w:t>
        </w:r>
      </w:ins>
      <w:ins w:id="398" w:author="zeev" w:date="2023-07-25T16:55:00Z">
        <w:r w:rsidR="000B25E8">
          <w:t xml:space="preserve">, </w:t>
        </w:r>
      </w:ins>
      <w:ins w:id="399" w:author="zeev" w:date="2023-07-25T16:57:00Z">
        <w:r w:rsidR="000B25E8">
          <w:t xml:space="preserve">rather than </w:t>
        </w:r>
      </w:ins>
      <w:ins w:id="400" w:author="zeev" w:date="2023-07-25T16:58:00Z">
        <w:r w:rsidR="009623DB">
          <w:t xml:space="preserve">the </w:t>
        </w:r>
      </w:ins>
      <w:ins w:id="401" w:author="zeev" w:date="2023-07-25T16:57:00Z">
        <w:r w:rsidR="000B25E8">
          <w:t xml:space="preserve">anticipated </w:t>
        </w:r>
      </w:ins>
      <w:ins w:id="402" w:author="zeev" w:date="2023-07-25T16:54:00Z">
        <w:r w:rsidR="00A41781">
          <w:t>reach area</w:t>
        </w:r>
      </w:ins>
      <w:ins w:id="403" w:author="zeev" w:date="2023-07-25T16:57:00Z">
        <w:r w:rsidR="000B25E8">
          <w:t xml:space="preserve"> variable</w:t>
        </w:r>
      </w:ins>
      <w:ins w:id="404" w:author="zeev" w:date="2023-07-25T16:54:00Z">
        <w:r w:rsidR="00A41781">
          <w:t xml:space="preserve">, and </w:t>
        </w:r>
      </w:ins>
      <w:ins w:id="405" w:author="zeev" w:date="2023-07-25T16:44:00Z">
        <w:r w:rsidR="005D4A99">
          <w:t xml:space="preserve">only when </w:t>
        </w:r>
      </w:ins>
      <w:ins w:id="406" w:author="zeev" w:date="2023-07-25T16:45:00Z">
        <w:r w:rsidR="005D4A99">
          <w:t>applying normalization</w:t>
        </w:r>
      </w:ins>
      <w:r w:rsidR="00791C35">
        <w:t xml:space="preserve">. In addition, no difference </w:t>
      </w:r>
      <w:proofErr w:type="gramStart"/>
      <w:r w:rsidR="00791C35">
        <w:t>was found</w:t>
      </w:r>
      <w:proofErr w:type="gramEnd"/>
      <w:r w:rsidR="00791C35">
        <w:t xml:space="preserve">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w:t>
      </w:r>
      <w:proofErr w:type="gramStart"/>
      <w:r w:rsidR="00C07D7A">
        <w:t>is calculated</w:t>
      </w:r>
      <w:proofErr w:type="gramEnd"/>
      <w:r w:rsidR="00C07D7A">
        <w:t xml:space="preserve">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w:t>
      </w:r>
      <w:proofErr w:type="gramStart"/>
      <w:r w:rsidR="00C07D7A">
        <w:t>to a larger extent</w:t>
      </w:r>
      <w:proofErr w:type="gramEnd"/>
      <w:r w:rsidR="00C07D7A">
        <w:t xml:space="preserve">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proofErr w:type="gramStart"/>
      <w:r w:rsidR="00FF5517">
        <w:t>are</w:t>
      </w:r>
      <w:r>
        <w:t xml:space="preserve"> presented</w:t>
      </w:r>
      <w:proofErr w:type="gramEnd"/>
      <w:r>
        <w:t xml:space="preserve">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t>
      </w:r>
      <w:proofErr w:type="gramStart"/>
      <w:r>
        <w:t>will be excluded</w:t>
      </w:r>
      <w:proofErr w:type="gramEnd"/>
      <w:r>
        <w:t xml:space="preserve">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t>
      </w:r>
      <w:proofErr w:type="gramStart"/>
      <w:r w:rsidR="009327F0">
        <w:t xml:space="preserve">was </w:t>
      </w:r>
      <w:r w:rsidR="00EA261B">
        <w:t>observed</w:t>
      </w:r>
      <w:proofErr w:type="gramEnd"/>
      <w:r w:rsidR="00EA261B">
        <w:t xml:space="preserve">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proofErr w:type="gramStart"/>
      <w:r w:rsidR="00672398">
        <w:t xml:space="preserve">could potentially be </w:t>
      </w:r>
      <w:r w:rsidR="0093001E">
        <w:t>affected</w:t>
      </w:r>
      <w:proofErr w:type="gramEnd"/>
      <w:r w:rsidR="0093001E">
        <w:t xml:space="preserve">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 xml:space="preserve">SNR </w:t>
      </w:r>
      <w:proofErr w:type="gramStart"/>
      <w:r w:rsidR="00C674B7">
        <w:t>was further decreased</w:t>
      </w:r>
      <w:proofErr w:type="gramEnd"/>
      <w:r w:rsidR="00C674B7">
        <w:t xml:space="preserve">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xml:space="preserve">, </w:t>
      </w:r>
      <w:proofErr w:type="gramStart"/>
      <w:r w:rsidR="00D442E6">
        <w:t>they might be less affected by short-lived effects</w:t>
      </w:r>
      <w:proofErr w:type="gramEnd"/>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w:t>
      </w:r>
      <w:proofErr w:type="gramStart"/>
      <w:r w:rsidR="00FC7606">
        <w:t>results which</w:t>
      </w:r>
      <w:proofErr w:type="gramEnd"/>
      <w:r w:rsidR="00FC7606">
        <w:t xml:space="preserve">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 xml:space="preserve">could potentially account for the outstanding effects that </w:t>
      </w:r>
      <w:proofErr w:type="gramStart"/>
      <w:r w:rsidR="00294E55">
        <w:t>were found</w:t>
      </w:r>
      <w:proofErr w:type="gramEnd"/>
      <w:r w:rsidR="00294E55">
        <w:t xml:space="preserve">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 xml:space="preserve">Indeed, a comparison of the current study's keyboard session with the original study by </w:t>
      </w:r>
      <w:proofErr w:type="spellStart"/>
      <w:r w:rsidR="00294E55">
        <w:t>Dehaene</w:t>
      </w:r>
      <w:proofErr w:type="spellEnd"/>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t>
      </w:r>
      <w:proofErr w:type="gramStart"/>
      <w:r w:rsidR="00226148">
        <w:t>was found</w:t>
      </w:r>
      <w:proofErr w:type="gramEnd"/>
      <w:r w:rsidR="00226148">
        <w:t xml:space="preserve">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w:t>
      </w:r>
      <w:proofErr w:type="gramStart"/>
      <w:r w:rsidR="00AC06B8">
        <w:t xml:space="preserve">to further </w:t>
      </w:r>
      <w:r w:rsidR="00711B02">
        <w:t>explore</w:t>
      </w:r>
      <w:proofErr w:type="gramEnd"/>
      <w:r w:rsidR="00711B02">
        <w:t xml:space="preserv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proofErr w:type="gramStart"/>
      <w:r w:rsidR="003A3ABE">
        <w:t xml:space="preserve">to </w:t>
      </w:r>
      <w:r w:rsidR="009B23A5">
        <w:t xml:space="preserve">potentially </w:t>
      </w:r>
      <w:r w:rsidR="00E2517D">
        <w:t>expand</w:t>
      </w:r>
      <w:proofErr w:type="gramEnd"/>
      <w:r w:rsidR="00E2517D">
        <w:t xml:space="preserve">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2"/>
      </w:pPr>
      <w:r>
        <w:lastRenderedPageBreak/>
        <w:t>Declarations</w:t>
      </w:r>
    </w:p>
    <w:p w14:paraId="7AD43A12" w14:textId="55CE338B" w:rsidR="00D0536B" w:rsidRDefault="00D0536B" w:rsidP="00D0536B">
      <w:pPr>
        <w:pStyle w:val="3"/>
      </w:pPr>
      <w:r w:rsidRPr="00D0536B">
        <w:t>Funding</w:t>
      </w:r>
    </w:p>
    <w:p w14:paraId="56F2E564" w14:textId="2118D599" w:rsidR="00C737D1" w:rsidRPr="009D2F3B" w:rsidRDefault="002B75E7" w:rsidP="009D2F3B">
      <w:pPr>
        <w:ind w:firstLine="0"/>
        <w:rPr>
          <w:lang w:eastAsia="ja-JP"/>
        </w:rPr>
      </w:pPr>
      <w:proofErr w:type="gramStart"/>
      <w:r>
        <w:rPr>
          <w:lang w:eastAsia="ja-JP" w:bidi="ar-SA"/>
        </w:rPr>
        <w:t xml:space="preserve">This study was funded by the </w:t>
      </w:r>
      <w:r w:rsidRPr="002B75E7">
        <w:rPr>
          <w:lang w:eastAsia="ja-JP" w:bidi="ar-SA"/>
        </w:rPr>
        <w:t>CIFAR Brain, Mind, and Consciousness program</w:t>
      </w:r>
      <w:proofErr w:type="gramEnd"/>
      <w:r w:rsidR="007C1758">
        <w:rPr>
          <w:lang w:eastAsia="ja-JP" w:bidi="ar-SA"/>
        </w:rPr>
        <w:t>.</w:t>
      </w:r>
    </w:p>
    <w:p w14:paraId="3AC4CD82" w14:textId="0716A101" w:rsidR="00D0536B" w:rsidRDefault="00D0536B">
      <w:pPr>
        <w:pStyle w:val="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3"/>
      </w:pPr>
      <w:r w:rsidRPr="00D0536B">
        <w:t>Ethics approval</w:t>
      </w:r>
    </w:p>
    <w:p w14:paraId="1FDAE914" w14:textId="0045F8D2" w:rsidR="00A00866" w:rsidRPr="009D2F3B" w:rsidRDefault="00D03020" w:rsidP="009D2F3B">
      <w:pPr>
        <w:ind w:firstLine="0"/>
        <w:rPr>
          <w:lang w:eastAsia="ja-JP" w:bidi="ar-SA"/>
        </w:rPr>
      </w:pPr>
      <w:commentRangeStart w:id="407"/>
      <w:del w:id="408"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commentRangeEnd w:id="407"/>
      <w:r w:rsidR="009D2F3B">
        <w:rPr>
          <w:rStyle w:val="af0"/>
        </w:rPr>
        <w:commentReference w:id="407"/>
      </w: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 xml:space="preserve">Informed consent to publish their data </w:t>
      </w:r>
      <w:proofErr w:type="gramStart"/>
      <w:r>
        <w:rPr>
          <w:lang w:eastAsia="ja-JP" w:bidi="ar-SA"/>
        </w:rPr>
        <w:t>was received</w:t>
      </w:r>
      <w:proofErr w:type="gramEnd"/>
      <w:r>
        <w:rPr>
          <w:lang w:eastAsia="ja-JP" w:bidi="ar-SA"/>
        </w:rPr>
        <w:t xml:space="preserve"> from each of the participants.</w:t>
      </w:r>
    </w:p>
    <w:p w14:paraId="1463CDFE" w14:textId="1635ED7F" w:rsidR="00D0536B" w:rsidRDefault="00D0536B" w:rsidP="00D0536B">
      <w:pPr>
        <w:pStyle w:val="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15"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409"/>
      <w:r w:rsidR="00386720">
        <w:rPr>
          <w:lang w:eastAsia="ja-JP" w:bidi="ar-SA"/>
        </w:rPr>
        <w:t>ref</w:t>
      </w:r>
      <w:commentRangeEnd w:id="409"/>
      <w:r w:rsidR="00386720">
        <w:rPr>
          <w:rStyle w:val="af0"/>
        </w:rPr>
        <w:commentReference w:id="409"/>
      </w:r>
      <w:r w:rsidR="003660D1">
        <w:rPr>
          <w:lang w:eastAsia="ja-JP" w:bidi="ar-SA"/>
        </w:rPr>
        <w:t>]</w:t>
      </w:r>
      <w:r>
        <w:rPr>
          <w:lang w:eastAsia="ja-JP" w:bidi="ar-SA"/>
        </w:rPr>
        <w:t>.</w:t>
      </w:r>
    </w:p>
    <w:p w14:paraId="53E234F5" w14:textId="19E3346E" w:rsidR="00D0536B" w:rsidRDefault="00D0536B" w:rsidP="006E10C7">
      <w:pPr>
        <w:pStyle w:val="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49A38C52"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r w:rsidR="00E7371F">
        <w:fldChar w:fldCharType="begin"/>
      </w:r>
      <w:r w:rsidR="00E7371F">
        <w:instrText xml:space="preserve"> REF _Ref134432967 \h </w:instrText>
      </w:r>
      <w:r w:rsidR="00E7371F">
        <w:fldChar w:fldCharType="separate"/>
      </w:r>
      <w:r w:rsidR="00E7371F" w:rsidRPr="007C71AC">
        <w:t>Figure</w:t>
      </w:r>
      <w:r w:rsidR="00E7371F" w:rsidRPr="002C7A24">
        <w:t xml:space="preserve"> </w:t>
      </w:r>
      <w:r w:rsidR="00E7371F" w:rsidRPr="002C7A24">
        <w:rPr>
          <w:noProof/>
        </w:rPr>
        <w:t>4</w:t>
      </w:r>
      <w:r w:rsidR="00E7371F">
        <w:fldChar w:fldCharType="end"/>
      </w:r>
      <w:r w:rsidR="002E39FB">
        <w:t xml:space="preserve"> and</w:t>
      </w:r>
      <w:r w:rsidR="00E7371F">
        <w:t xml:space="preserve"> </w:t>
      </w:r>
      <w:r w:rsidR="00E7371F">
        <w:fldChar w:fldCharType="begin"/>
      </w:r>
      <w:r w:rsidR="00E7371F">
        <w:instrText xml:space="preserve"> REF _Ref134432975 \h </w:instrText>
      </w:r>
      <w:r w:rsidR="00E7371F">
        <w:fldChar w:fldCharType="separate"/>
      </w:r>
      <w:r w:rsidR="00E7371F" w:rsidRPr="00E46BEB">
        <w:t>Figure</w:t>
      </w:r>
      <w:r w:rsidR="00E7371F" w:rsidRPr="002C7A24">
        <w:t xml:space="preserve"> </w:t>
      </w:r>
      <w:r w:rsidR="00E7371F" w:rsidRPr="009D2F3B">
        <w:t>5</w:t>
      </w:r>
      <w:r w:rsidR="00E7371F">
        <w:fldChar w:fldCharType="end"/>
      </w:r>
      <w:r w:rsidR="002E39FB">
        <w:t xml:space="preserve"> 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r w:rsidR="00204ACA">
        <w:t xml:space="preserve"> </w:t>
      </w:r>
      <w:r w:rsidR="00204ACA">
        <w:fldChar w:fldCharType="begin"/>
      </w:r>
      <w:r w:rsidR="00204ACA">
        <w:instrText xml:space="preserve"> REF _Ref134432975 \h </w:instrText>
      </w:r>
      <w:r w:rsidR="00204ACA">
        <w:fldChar w:fldCharType="separate"/>
      </w:r>
      <w:r w:rsidR="00204ACA" w:rsidRPr="00E46BEB">
        <w:t>Figure</w:t>
      </w:r>
      <w:r w:rsidR="00204ACA" w:rsidRPr="002C7A24">
        <w:t xml:space="preserve"> </w:t>
      </w:r>
      <w:r w:rsidR="00204ACA" w:rsidRPr="009D2F3B">
        <w:t>5</w:t>
      </w:r>
      <w:r w:rsidR="00204ACA">
        <w:fldChar w:fldCharType="end"/>
      </w:r>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2"/>
      </w:pPr>
      <w:bookmarkStart w:id="410" w:name="_Toc114485396"/>
      <w:r>
        <w:lastRenderedPageBreak/>
        <w:t>Supplementary materials</w:t>
      </w:r>
      <w:bookmarkEnd w:id="410"/>
    </w:p>
    <w:p w14:paraId="760CDEBF" w14:textId="77777777" w:rsidR="00C95E59" w:rsidRPr="00C95E59" w:rsidRDefault="00C95E59" w:rsidP="00C95E59">
      <w:pPr>
        <w:rPr>
          <w:lang w:eastAsia="ja-JP" w:bidi="ar-SA"/>
        </w:rPr>
      </w:pPr>
    </w:p>
    <w:p w14:paraId="2164AC59" w14:textId="0FF559F1" w:rsidR="000E5FAD" w:rsidRPr="00A219C0" w:rsidRDefault="000E5FAD" w:rsidP="00A219C0">
      <w:pPr>
        <w:pStyle w:val="TableFigure"/>
        <w:rPr>
          <w:rPrChange w:id="411" w:author="zeev" w:date="2023-07-25T17:42:00Z">
            <w:rPr>
              <w:b/>
              <w:bCs/>
              <w:i w:val="0"/>
              <w:iCs w:val="0"/>
              <w:sz w:val="24"/>
              <w:szCs w:val="20"/>
            </w:rPr>
          </w:rPrChange>
        </w:rPr>
        <w:pPrChange w:id="412" w:author="zeev" w:date="2023-07-25T17:42:00Z">
          <w:pPr>
            <w:pStyle w:val="af8"/>
            <w:keepNext/>
            <w:spacing w:line="480" w:lineRule="auto"/>
          </w:pPr>
        </w:pPrChange>
      </w:pPr>
      <w:bookmarkStart w:id="413" w:name="_Ref134430697"/>
      <w:r w:rsidRPr="00A219C0">
        <w:rPr>
          <w:rPrChange w:id="414" w:author="zeev" w:date="2023-07-25T17:42:00Z">
            <w:rPr>
              <w:b/>
              <w:bCs/>
              <w:i w:val="0"/>
              <w:iCs w:val="0"/>
              <w:sz w:val="24"/>
              <w:szCs w:val="20"/>
            </w:rPr>
          </w:rPrChange>
        </w:rPr>
        <w:t>Supple</w:t>
      </w:r>
      <w:bookmarkStart w:id="415" w:name="_GoBack"/>
      <w:bookmarkEnd w:id="415"/>
      <w:r w:rsidRPr="00A219C0">
        <w:rPr>
          <w:rPrChange w:id="416" w:author="zeev" w:date="2023-07-25T17:42:00Z">
            <w:rPr>
              <w:b/>
              <w:bCs/>
              <w:i w:val="0"/>
              <w:iCs w:val="0"/>
              <w:sz w:val="24"/>
              <w:szCs w:val="20"/>
            </w:rPr>
          </w:rPrChange>
        </w:rPr>
        <w:t xml:space="preserve">mentary Figure </w:t>
      </w:r>
      <w:r w:rsidR="005A5815" w:rsidRPr="00A219C0">
        <w:rPr>
          <w:rPrChange w:id="417" w:author="zeev" w:date="2023-07-25T17:42:00Z">
            <w:rPr>
              <w:b/>
              <w:bCs/>
              <w:i w:val="0"/>
              <w:iCs w:val="0"/>
              <w:sz w:val="24"/>
              <w:szCs w:val="20"/>
            </w:rPr>
          </w:rPrChange>
        </w:rPr>
        <w:fldChar w:fldCharType="begin"/>
      </w:r>
      <w:r w:rsidR="005A5815" w:rsidRPr="00A219C0">
        <w:rPr>
          <w:rPrChange w:id="418" w:author="zeev" w:date="2023-07-25T17:42:00Z">
            <w:rPr>
              <w:b/>
              <w:bCs/>
              <w:i w:val="0"/>
              <w:iCs w:val="0"/>
              <w:sz w:val="24"/>
              <w:szCs w:val="20"/>
            </w:rPr>
          </w:rPrChange>
        </w:rPr>
        <w:instrText xml:space="preserve"> SEQ Supplementary_Figure \* ARABIC </w:instrText>
      </w:r>
      <w:r w:rsidR="005A5815" w:rsidRPr="00A219C0">
        <w:rPr>
          <w:rPrChange w:id="419" w:author="zeev" w:date="2023-07-25T17:42:00Z">
            <w:rPr>
              <w:b/>
              <w:bCs/>
              <w:i w:val="0"/>
              <w:iCs w:val="0"/>
              <w:sz w:val="24"/>
              <w:szCs w:val="20"/>
            </w:rPr>
          </w:rPrChange>
        </w:rPr>
        <w:fldChar w:fldCharType="separate"/>
      </w:r>
      <w:r w:rsidR="005A5815" w:rsidRPr="00A219C0">
        <w:rPr>
          <w:rPrChange w:id="420" w:author="zeev" w:date="2023-07-25T17:42:00Z">
            <w:rPr>
              <w:b/>
              <w:bCs/>
              <w:i w:val="0"/>
              <w:iCs w:val="0"/>
              <w:noProof/>
              <w:sz w:val="24"/>
              <w:szCs w:val="20"/>
            </w:rPr>
          </w:rPrChange>
        </w:rPr>
        <w:t>1</w:t>
      </w:r>
      <w:r w:rsidR="005A5815" w:rsidRPr="00A219C0">
        <w:rPr>
          <w:rPrChange w:id="421" w:author="zeev" w:date="2023-07-25T17:42:00Z">
            <w:rPr>
              <w:b/>
              <w:bCs/>
              <w:i w:val="0"/>
              <w:iCs w:val="0"/>
              <w:sz w:val="24"/>
              <w:szCs w:val="20"/>
            </w:rPr>
          </w:rPrChange>
        </w:rPr>
        <w:fldChar w:fldCharType="end"/>
      </w:r>
      <w:bookmarkEnd w:id="413"/>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422" w:name="_Ref134430937"/>
      <w:bookmarkStart w:id="423"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422"/>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af8"/>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423"/>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424"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424"/>
    </w:p>
    <w:p w14:paraId="1B13DAF6" w14:textId="77777777" w:rsidR="00A219C0" w:rsidRDefault="00A219C0" w:rsidP="00A219C0">
      <w:pPr>
        <w:ind w:firstLine="0"/>
        <w:rPr>
          <w:i/>
          <w:iCs/>
          <w:rtl/>
        </w:rPr>
      </w:pPr>
      <w:r>
        <w:rPr>
          <w:i/>
          <w:iCs/>
        </w:rPr>
        <w:t>Congruency Effect in the Reaching Session, Measured with AUC</w:t>
      </w:r>
    </w:p>
    <w:tbl>
      <w:tblPr>
        <w:tblStyle w:val="aff6"/>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proofErr w:type="gramStart"/>
            <w:r>
              <w:rPr>
                <w:sz w:val="22"/>
                <w:szCs w:val="22"/>
              </w:rPr>
              <w:t>t(</w:t>
            </w:r>
            <w:proofErr w:type="spellStart"/>
            <w:proofErr w:type="gramEnd"/>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425" w:name="_Ref114130120"/>
      <w:r>
        <w:br w:type="page"/>
      </w:r>
      <w:bookmarkEnd w:id="425"/>
    </w:p>
    <w:p w14:paraId="626C735D" w14:textId="77777777" w:rsidR="00AB541D" w:rsidRDefault="00AB541D" w:rsidP="005E08B6">
      <w:pPr>
        <w:ind w:firstLine="0"/>
        <w:jc w:val="left"/>
      </w:pPr>
    </w:p>
    <w:p w14:paraId="20D20597" w14:textId="5F7183C9" w:rsidR="00B00AED" w:rsidRDefault="00BB4D09" w:rsidP="005F6361">
      <w:pPr>
        <w:pStyle w:val="2"/>
      </w:pPr>
      <w:bookmarkStart w:id="426" w:name="_Toc114485397"/>
      <w:commentRangeStart w:id="427"/>
      <w:r>
        <w:t>References</w:t>
      </w:r>
      <w:bookmarkEnd w:id="426"/>
      <w:commentRangeEnd w:id="427"/>
      <w:r w:rsidR="00356E51">
        <w:rPr>
          <w:rStyle w:val="af0"/>
          <w:rFonts w:asciiTheme="majorBidi" w:eastAsiaTheme="minorEastAsia" w:hAnsiTheme="majorBidi" w:cstheme="majorBidi"/>
          <w:b w:val="0"/>
          <w:bCs w:val="0"/>
          <w:lang w:eastAsia="en-US" w:bidi="he-IL"/>
        </w:rPr>
        <w:commentReference w:id="427"/>
      </w:r>
    </w:p>
    <w:p w14:paraId="42B3AAFE" w14:textId="77777777" w:rsidR="00576907" w:rsidRDefault="0003265E" w:rsidP="00576907">
      <w:pPr>
        <w:pStyle w:val="aff4"/>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aff4"/>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aff4"/>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aff4"/>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aff4"/>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aff4"/>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aff4"/>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aff4"/>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aff4"/>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aff4"/>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aff4"/>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aff4"/>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aff4"/>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aff4"/>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aff4"/>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aff4"/>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aff4"/>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aff4"/>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aff4"/>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aff4"/>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aff4"/>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aff4"/>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aff4"/>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aff4"/>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aff4"/>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aff4"/>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aff4"/>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aff4"/>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aff4"/>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aff4"/>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aff4"/>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aff4"/>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aff4"/>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aff4"/>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aff4"/>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aff4"/>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aff4"/>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aff4"/>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aff4"/>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aff4"/>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aff4"/>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aff4"/>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aff4"/>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aff4"/>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aff4"/>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aff4"/>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aff4"/>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aff4"/>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aff4"/>
      </w:pPr>
      <w:r>
        <w:t xml:space="preserve">Kohl, M. (2019). </w:t>
      </w:r>
      <w:r>
        <w:rPr>
          <w:i/>
          <w:iCs/>
        </w:rPr>
        <w:t>MKinfer: Inferential Statistics</w:t>
      </w:r>
      <w:r>
        <w:t xml:space="preserve"> (0.7). http://www.stamats.de</w:t>
      </w:r>
    </w:p>
    <w:p w14:paraId="3E7BC0B7" w14:textId="77777777" w:rsidR="00576907" w:rsidRDefault="00576907" w:rsidP="00576907">
      <w:pPr>
        <w:pStyle w:val="aff4"/>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aff4"/>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aff4"/>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aff4"/>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aff4"/>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aff4"/>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aff4"/>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aff4"/>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aff4"/>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aff4"/>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aff4"/>
      </w:pPr>
      <w:r>
        <w:rPr>
          <w:i/>
          <w:iCs/>
        </w:rPr>
        <w:t>MATLAB</w:t>
      </w:r>
      <w:r>
        <w:t xml:space="preserve"> (9.9.0.14677003 (R2020b)). (2020). The MathWorks Inc.</w:t>
      </w:r>
    </w:p>
    <w:p w14:paraId="00751E92" w14:textId="77777777" w:rsidR="00576907" w:rsidRDefault="00576907" w:rsidP="00576907">
      <w:pPr>
        <w:pStyle w:val="aff4"/>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aff4"/>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aff4"/>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aff4"/>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aff4"/>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aff4"/>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aff4"/>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aff4"/>
      </w:pPr>
      <w:r>
        <w:rPr>
          <w:i/>
          <w:iCs/>
        </w:rPr>
        <w:t>Motive</w:t>
      </w:r>
      <w:r>
        <w:t xml:space="preserve"> (2.3.0). (2021). NaturalPoint, Inc. https://optitrack.com/software/motive/</w:t>
      </w:r>
    </w:p>
    <w:p w14:paraId="30C5CE68" w14:textId="77777777" w:rsidR="00576907" w:rsidRDefault="00576907" w:rsidP="00576907">
      <w:pPr>
        <w:pStyle w:val="aff4"/>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aff4"/>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aff4"/>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aff4"/>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aff4"/>
      </w:pPr>
      <w:r>
        <w:rPr>
          <w:i/>
          <w:iCs/>
        </w:rPr>
        <w:t>NatNet SDK</w:t>
      </w:r>
      <w:r>
        <w:t xml:space="preserve"> (4.0.0). (2021). NaturalPoint, Inc. https://optitrack.com/software/motive/</w:t>
      </w:r>
    </w:p>
    <w:p w14:paraId="6A404B5F" w14:textId="77777777" w:rsidR="00576907" w:rsidRDefault="00576907" w:rsidP="00576907">
      <w:pPr>
        <w:pStyle w:val="aff4"/>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aff4"/>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aff4"/>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aff4"/>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aff4"/>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aff4"/>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aff4"/>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aff4"/>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aff4"/>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aff4"/>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aff4"/>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aff4"/>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aff4"/>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aff4"/>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aff4"/>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aff4"/>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aff4"/>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aff4"/>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aff4"/>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aff4"/>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aff4"/>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aff4"/>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aff4"/>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aff4"/>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aff4"/>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aff4"/>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aff4"/>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aff4"/>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aff4"/>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aff4"/>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aff4"/>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aff4"/>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aff4"/>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aff4"/>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aff4"/>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18"/>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iad Mudrik" w:date="2023-06-28T18:53:00Z" w:initials="LM">
    <w:p w14:paraId="549ABFC7" w14:textId="77777777" w:rsidR="005D4A99" w:rsidRDefault="005D4A99" w:rsidP="00760205">
      <w:pPr>
        <w:jc w:val="left"/>
      </w:pPr>
      <w:r>
        <w:rPr>
          <w:rStyle w:val="af0"/>
        </w:rPr>
        <w:annotationRef/>
      </w:r>
      <w:proofErr w:type="gramStart"/>
      <w:r>
        <w:rPr>
          <w:color w:val="000000"/>
          <w:sz w:val="20"/>
          <w:szCs w:val="20"/>
        </w:rPr>
        <w:t>let’s</w:t>
      </w:r>
      <w:proofErr w:type="gramEnd"/>
      <w:r>
        <w:rPr>
          <w:color w:val="000000"/>
          <w:sz w:val="20"/>
          <w:szCs w:val="20"/>
        </w:rPr>
        <w:t xml:space="preserve"> remove one of those; I don’t mind which</w:t>
      </w:r>
    </w:p>
  </w:comment>
  <w:comment w:id="9" w:author="Liad Mudrik" w:date="2023-06-28T19:26:00Z" w:initials="LM">
    <w:p w14:paraId="281393D7" w14:textId="77777777" w:rsidR="005D4A99" w:rsidRDefault="005D4A99" w:rsidP="00760205">
      <w:pPr>
        <w:jc w:val="left"/>
      </w:pPr>
      <w:r>
        <w:rPr>
          <w:rStyle w:val="af0"/>
        </w:rPr>
        <w:annotationRef/>
      </w:r>
      <w:proofErr w:type="gramStart"/>
      <w:r>
        <w:rPr>
          <w:sz w:val="20"/>
          <w:szCs w:val="20"/>
        </w:rPr>
        <w:t>please</w:t>
      </w:r>
      <w:proofErr w:type="gramEnd"/>
      <w:r>
        <w:rPr>
          <w:sz w:val="20"/>
          <w:szCs w:val="20"/>
        </w:rPr>
        <w:t xml:space="preserve"> add Mudrik &amp; Deouell, 2022</w:t>
      </w:r>
    </w:p>
  </w:comment>
  <w:comment w:id="12" w:author="Liad Mudrik" w:date="2023-06-28T19:39:00Z" w:initials="LM">
    <w:p w14:paraId="0986EDD8" w14:textId="77777777" w:rsidR="005D4A99" w:rsidRDefault="005D4A99" w:rsidP="00760205">
      <w:pPr>
        <w:jc w:val="left"/>
      </w:pPr>
      <w:r>
        <w:rPr>
          <w:rStyle w:val="af0"/>
        </w:rPr>
        <w:annotationRef/>
      </w:r>
      <w:proofErr w:type="gramStart"/>
      <w:r>
        <w:rPr>
          <w:color w:val="000000"/>
          <w:sz w:val="20"/>
          <w:szCs w:val="20"/>
        </w:rPr>
        <w:t>can</w:t>
      </w:r>
      <w:proofErr w:type="gramEnd"/>
      <w:r>
        <w:rPr>
          <w:color w:val="000000"/>
          <w:sz w:val="20"/>
          <w:szCs w:val="20"/>
        </w:rPr>
        <w:t xml:space="preserve"> you provide one more reference? Maybe the review by Dotan et al?</w:t>
      </w:r>
    </w:p>
  </w:comment>
  <w:comment w:id="15" w:author="Liad Mudrik" w:date="2023-06-28T19:46:00Z" w:initials="LM">
    <w:p w14:paraId="0F22F1CE" w14:textId="77777777" w:rsidR="005D4A99" w:rsidRDefault="005D4A99" w:rsidP="00760205">
      <w:pPr>
        <w:jc w:val="left"/>
      </w:pPr>
      <w:r>
        <w:rPr>
          <w:rStyle w:val="af0"/>
        </w:rPr>
        <w:annotationRef/>
      </w:r>
      <w:r>
        <w:rPr>
          <w:color w:val="000000"/>
          <w:sz w:val="20"/>
          <w:szCs w:val="20"/>
        </w:rPr>
        <w:t>I don’t quite get what these paper are, as the sentence seems to give the conclusion for the previous study. Are these studies showing the same thing? Under this assumption, I added the “see also”, but if this was wrong, we should change</w:t>
      </w:r>
    </w:p>
  </w:comment>
  <w:comment w:id="18" w:author="Liad Mudrik" w:date="2023-06-28T19:53:00Z" w:initials="LM">
    <w:p w14:paraId="267E3E7B" w14:textId="77777777" w:rsidR="005D4A99" w:rsidRDefault="005D4A99" w:rsidP="00760205">
      <w:pPr>
        <w:jc w:val="left"/>
      </w:pPr>
      <w:r>
        <w:rPr>
          <w:rStyle w:val="af0"/>
        </w:rPr>
        <w:annotationRef/>
      </w:r>
      <w:r>
        <w:rPr>
          <w:color w:val="000000"/>
          <w:sz w:val="20"/>
          <w:szCs w:val="20"/>
          <w:highlight w:val="yellow"/>
        </w:rPr>
        <w:t>Yaron. I</w:t>
      </w:r>
      <w:r>
        <w:rPr>
          <w:color w:val="000000"/>
          <w:sz w:val="20"/>
          <w:szCs w:val="20"/>
        </w:rPr>
        <w:t xml:space="preserve">., Zeevi. Y., Korisky, U., Marshall, W., &amp; </w:t>
      </w:r>
      <w:r>
        <w:rPr>
          <w:b/>
          <w:bCs/>
          <w:color w:val="000000"/>
          <w:sz w:val="20"/>
          <w:szCs w:val="20"/>
        </w:rPr>
        <w:t>Mudrik, L</w:t>
      </w:r>
      <w:r>
        <w:rPr>
          <w:color w:val="000000"/>
          <w:sz w:val="20"/>
          <w:szCs w:val="20"/>
        </w:rPr>
        <w:t>. 2023,</w:t>
      </w:r>
      <w:proofErr w:type="gramStart"/>
      <w:r>
        <w:rPr>
          <w:color w:val="000000"/>
          <w:sz w:val="20"/>
          <w:szCs w:val="20"/>
        </w:rPr>
        <w:t>  Progressing</w:t>
      </w:r>
      <w:proofErr w:type="gramEnd"/>
      <w:r>
        <w:rPr>
          <w:color w:val="000000"/>
          <w:sz w:val="20"/>
          <w:szCs w:val="20"/>
        </w:rPr>
        <w:t xml:space="preserve">, not regressing: a possible solution to the problem of regression to the mean in unconscious processing studies, </w:t>
      </w:r>
      <w:r>
        <w:rPr>
          <w:color w:val="000000"/>
          <w:sz w:val="20"/>
          <w:szCs w:val="20"/>
          <w:u w:val="single"/>
        </w:rPr>
        <w:t>Psychonomic Bulletin and Review</w:t>
      </w:r>
      <w:r>
        <w:rPr>
          <w:color w:val="000000"/>
          <w:sz w:val="20"/>
          <w:szCs w:val="20"/>
        </w:rPr>
        <w:t xml:space="preserve">. </w:t>
      </w:r>
    </w:p>
  </w:comment>
  <w:comment w:id="20" w:author="Liad Mudrik" w:date="2023-06-28T19:56:00Z" w:initials="LM">
    <w:p w14:paraId="339DD232" w14:textId="77777777" w:rsidR="005D4A99" w:rsidRDefault="005D4A99" w:rsidP="00760205">
      <w:pPr>
        <w:jc w:val="left"/>
      </w:pPr>
      <w:r>
        <w:rPr>
          <w:rStyle w:val="af0"/>
        </w:rPr>
        <w:annotationRef/>
      </w:r>
      <w:proofErr w:type="gramStart"/>
      <w:r>
        <w:rPr>
          <w:color w:val="000000"/>
          <w:sz w:val="20"/>
          <w:szCs w:val="20"/>
        </w:rPr>
        <w:t>please</w:t>
      </w:r>
      <w:proofErr w:type="gramEnd"/>
      <w:r>
        <w:rPr>
          <w:color w:val="000000"/>
          <w:sz w:val="20"/>
          <w:szCs w:val="20"/>
        </w:rPr>
        <w:t xml:space="preserve"> add</w:t>
      </w:r>
    </w:p>
  </w:comment>
  <w:comment w:id="21" w:author="zeev" w:date="2023-07-25T12:23:00Z" w:initials="z">
    <w:p w14:paraId="1A18D952" w14:textId="2874145A" w:rsidR="005D4A99" w:rsidRDefault="005D4A99">
      <w:pPr>
        <w:pStyle w:val="af1"/>
      </w:pPr>
      <w:r>
        <w:rPr>
          <w:rStyle w:val="af0"/>
        </w:rPr>
        <w:annotationRef/>
      </w:r>
      <w:r>
        <w:t>Add more citations?</w:t>
      </w:r>
    </w:p>
  </w:comment>
  <w:comment w:id="22" w:author="Liad Mudrik" w:date="2023-06-28T19:57:00Z" w:initials="LM">
    <w:p w14:paraId="56AEBF86" w14:textId="77777777" w:rsidR="005D4A99" w:rsidRDefault="005D4A99" w:rsidP="00760205">
      <w:pPr>
        <w:jc w:val="left"/>
      </w:pPr>
      <w:r>
        <w:rPr>
          <w:rStyle w:val="af0"/>
        </w:rPr>
        <w:annotationRef/>
      </w:r>
      <w:proofErr w:type="gramStart"/>
      <w:r>
        <w:rPr>
          <w:color w:val="000000"/>
          <w:sz w:val="20"/>
          <w:szCs w:val="20"/>
        </w:rPr>
        <w:t>here</w:t>
      </w:r>
      <w:proofErr w:type="gramEnd"/>
      <w:r>
        <w:rPr>
          <w:color w:val="000000"/>
          <w:sz w:val="20"/>
          <w:szCs w:val="20"/>
        </w:rPr>
        <w:t xml:space="preserve"> too</w:t>
      </w:r>
    </w:p>
  </w:comment>
  <w:comment w:id="41" w:author="Liad Mudrik" w:date="2023-06-28T21:01:00Z" w:initials="LM">
    <w:p w14:paraId="60B5B229" w14:textId="77777777" w:rsidR="005D4A99" w:rsidRDefault="005D4A99" w:rsidP="00760205">
      <w:pPr>
        <w:jc w:val="left"/>
      </w:pPr>
      <w:r>
        <w:rPr>
          <w:rStyle w:val="af0"/>
        </w:rPr>
        <w:annotationRef/>
      </w:r>
      <w:r>
        <w:rPr>
          <w:color w:val="000000"/>
          <w:sz w:val="20"/>
          <w:szCs w:val="20"/>
        </w:rPr>
        <w:t>I suggest unifying Figure 1 and 2, and placing Figure 1 as an inset in the top right part of Figure 2 (which is empty now). I think it would work better</w:t>
      </w:r>
    </w:p>
  </w:comment>
  <w:comment w:id="42" w:author="zeev" w:date="2023-07-25T17:27:00Z" w:initials="z">
    <w:p w14:paraId="3EF19EE0" w14:textId="6E906BB9" w:rsidR="00860226" w:rsidRDefault="00860226">
      <w:pPr>
        <w:pStyle w:val="af1"/>
      </w:pPr>
      <w:r>
        <w:rPr>
          <w:rStyle w:val="af0"/>
        </w:rPr>
        <w:annotationRef/>
      </w:r>
      <w:r>
        <w:t>Done, let me know if it looks good to you.</w:t>
      </w:r>
    </w:p>
  </w:comment>
  <w:comment w:id="107" w:author="zeev" w:date="2023-07-25T17:28:00Z" w:initials="z">
    <w:p w14:paraId="08CC6939" w14:textId="6B613C26" w:rsidR="00860226" w:rsidRDefault="00860226">
      <w:pPr>
        <w:pStyle w:val="af1"/>
      </w:pPr>
      <w:r>
        <w:rPr>
          <w:rStyle w:val="af0"/>
        </w:rPr>
        <w:annotationRef/>
      </w:r>
      <w:r>
        <w:t>I didn’t accept these changes since I formatted the figures and tables according to the journal’s formatting rules.</w:t>
      </w:r>
    </w:p>
  </w:comment>
  <w:comment w:id="188" w:author="Liad Mudrik" w:date="2023-06-28T21:22:00Z" w:initials="LM">
    <w:p w14:paraId="0D02BC64" w14:textId="5A091CB2" w:rsidR="005D4A99" w:rsidRDefault="005D4A99" w:rsidP="00760205">
      <w:pPr>
        <w:jc w:val="left"/>
      </w:pPr>
      <w:r>
        <w:rPr>
          <w:rStyle w:val="af0"/>
        </w:rPr>
        <w:annotationRef/>
      </w:r>
      <w:proofErr w:type="gramStart"/>
      <w:r>
        <w:rPr>
          <w:color w:val="000000"/>
          <w:sz w:val="20"/>
          <w:szCs w:val="20"/>
        </w:rPr>
        <w:t>what</w:t>
      </w:r>
      <w:proofErr w:type="gramEnd"/>
      <w:r>
        <w:rPr>
          <w:color w:val="000000"/>
          <w:sz w:val="20"/>
          <w:szCs w:val="20"/>
        </w:rPr>
        <w:t xml:space="preserve"> does that mean?</w:t>
      </w:r>
    </w:p>
  </w:comment>
  <w:comment w:id="189" w:author="zeev" w:date="2023-07-25T12:43:00Z" w:initials="z">
    <w:p w14:paraId="2B5B75A7" w14:textId="2BD4C1AF" w:rsidR="005D4A99" w:rsidRDefault="005D4A99" w:rsidP="007B67C5">
      <w:pPr>
        <w:pStyle w:val="af1"/>
      </w:pPr>
      <w:r>
        <w:t>Perhaps discrete is a better word?</w:t>
      </w:r>
    </w:p>
    <w:p w14:paraId="0D8D49F6" w14:textId="40F0635F" w:rsidR="005D4A99" w:rsidRDefault="005D4A99" w:rsidP="007B67C5">
      <w:pPr>
        <w:pStyle w:val="af1"/>
      </w:pPr>
      <w:r>
        <w:t>I was referring to variables that have a single sample per trial. E.g. RT, distance traveled.</w:t>
      </w:r>
    </w:p>
    <w:p w14:paraId="66086D68" w14:textId="3073AA92" w:rsidR="005D4A99" w:rsidRDefault="005D4A99" w:rsidP="0039366E">
      <w:pPr>
        <w:pStyle w:val="af1"/>
      </w:pPr>
      <w:r>
        <w:t>As opposed to trajectory.</w:t>
      </w:r>
    </w:p>
  </w:comment>
  <w:comment w:id="194" w:author="Liad Mudrik" w:date="2023-06-28T21:48:00Z" w:initials="LM">
    <w:p w14:paraId="5091474D" w14:textId="77777777" w:rsidR="005D4A99" w:rsidRDefault="005D4A99" w:rsidP="00760205">
      <w:pPr>
        <w:jc w:val="left"/>
      </w:pPr>
      <w:r>
        <w:rPr>
          <w:rStyle w:val="af0"/>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195" w:author="zeev" w:date="2023-07-25T13:01:00Z" w:initials="z">
    <w:p w14:paraId="12B9FB54" w14:textId="7BB6B6AF" w:rsidR="005D4A99" w:rsidRDefault="005D4A99" w:rsidP="00234A2F">
      <w:pPr>
        <w:pStyle w:val="af1"/>
      </w:pPr>
      <w:r>
        <w:rPr>
          <w:rStyle w:val="af0"/>
        </w:rPr>
        <w:annotationRef/>
      </w:r>
      <w:r>
        <w:t>I now added the “Too Slow” trials to table 1.</w:t>
      </w:r>
    </w:p>
  </w:comment>
  <w:comment w:id="197" w:author="Liad Mudrik" w:date="2023-06-28T21:30:00Z" w:initials="LM">
    <w:p w14:paraId="1E275F86" w14:textId="7C8AEEDA" w:rsidR="005D4A99" w:rsidRDefault="005D4A99" w:rsidP="00760205">
      <w:pPr>
        <w:jc w:val="left"/>
      </w:pPr>
      <w:r>
        <w:rPr>
          <w:rStyle w:val="af0"/>
        </w:rPr>
        <w:annotationRef/>
      </w:r>
      <w:r>
        <w:rPr>
          <w:color w:val="000000"/>
          <w:sz w:val="20"/>
          <w:szCs w:val="20"/>
        </w:rPr>
        <w:t>I guess this is a rounding issue, but the percents don’t add up to a perfect 100. Please check and change</w:t>
      </w:r>
    </w:p>
  </w:comment>
  <w:comment w:id="198" w:author="Liad Mudrik" w:date="2023-06-28T21:31:00Z" w:initials="LM">
    <w:p w14:paraId="00BFF1BF" w14:textId="77777777" w:rsidR="005D4A99" w:rsidRDefault="005D4A99" w:rsidP="00760205">
      <w:pPr>
        <w:jc w:val="left"/>
      </w:pPr>
      <w:r>
        <w:rPr>
          <w:rStyle w:val="af0"/>
        </w:rPr>
        <w:annotationRef/>
      </w:r>
      <w:proofErr w:type="gramStart"/>
      <w:r>
        <w:rPr>
          <w:color w:val="000000"/>
          <w:sz w:val="20"/>
          <w:szCs w:val="20"/>
        </w:rPr>
        <w:t>and</w:t>
      </w:r>
      <w:proofErr w:type="gramEnd"/>
      <w:r>
        <w:rPr>
          <w:color w:val="000000"/>
          <w:sz w:val="20"/>
          <w:szCs w:val="20"/>
        </w:rPr>
        <w:t xml:space="preserve"> here they are slightly above 100 :-)</w:t>
      </w:r>
    </w:p>
  </w:comment>
  <w:comment w:id="199" w:author="Liad Mudrik" w:date="2023-06-28T21:32:00Z" w:initials="LM">
    <w:p w14:paraId="7405A640" w14:textId="77777777" w:rsidR="005D4A99" w:rsidRDefault="005D4A99" w:rsidP="00760205">
      <w:pPr>
        <w:jc w:val="left"/>
      </w:pPr>
      <w:r>
        <w:rPr>
          <w:rStyle w:val="af0"/>
        </w:rPr>
        <w:annotationRef/>
      </w:r>
      <w:proofErr w:type="gramStart"/>
      <w:r>
        <w:rPr>
          <w:color w:val="000000"/>
          <w:sz w:val="20"/>
          <w:szCs w:val="20"/>
        </w:rPr>
        <w:t>let’s</w:t>
      </w:r>
      <w:proofErr w:type="gramEnd"/>
      <w:r>
        <w:rPr>
          <w:color w:val="000000"/>
          <w:sz w:val="20"/>
          <w:szCs w:val="20"/>
        </w:rPr>
        <w:t xml:space="preserve"> please add a figure with these results (including the individual datapoints)</w:t>
      </w:r>
    </w:p>
  </w:comment>
  <w:comment w:id="201" w:author="Liad Mudrik" w:date="2023-06-28T21:50:00Z" w:initials="LM">
    <w:p w14:paraId="15A09FF3" w14:textId="77777777" w:rsidR="005D4A99" w:rsidRDefault="005D4A99" w:rsidP="00760205">
      <w:pPr>
        <w:jc w:val="left"/>
      </w:pPr>
      <w:r>
        <w:rPr>
          <w:rStyle w:val="af0"/>
        </w:rPr>
        <w:annotationRef/>
      </w:r>
      <w:proofErr w:type="spellStart"/>
      <w:r>
        <w:rPr>
          <w:color w:val="000000"/>
          <w:sz w:val="20"/>
          <w:szCs w:val="20"/>
        </w:rPr>
        <w:t>Khen</w:t>
      </w:r>
      <w:proofErr w:type="spellEnd"/>
      <w:r>
        <w:rPr>
          <w:color w:val="000000"/>
          <w:sz w:val="20"/>
          <w:szCs w:val="20"/>
        </w:rPr>
        <w:t>, let’s please differentiate here between preregositered analyses, which should be reported first, and exploratory analyses, which should be reported second, with a headline for each one to make sure the separation is clear</w:t>
      </w:r>
    </w:p>
  </w:comment>
  <w:comment w:id="202" w:author="zeev" w:date="2023-07-25T14:40:00Z" w:initials="z">
    <w:p w14:paraId="7AB8EABF" w14:textId="49805E9A" w:rsidR="005D4A99" w:rsidRDefault="005D4A99" w:rsidP="00EA3DB9">
      <w:pPr>
        <w:pStyle w:val="af1"/>
        <w:rPr>
          <w:rStyle w:val="af0"/>
        </w:rPr>
      </w:pPr>
      <w:r>
        <w:rPr>
          <w:rStyle w:val="af0"/>
        </w:rPr>
        <w:annotationRef/>
      </w:r>
      <w:r>
        <w:rPr>
          <w:rStyle w:val="af0"/>
        </w:rPr>
        <w:t>In the pre-</w:t>
      </w:r>
      <w:proofErr w:type="spellStart"/>
      <w:r>
        <w:rPr>
          <w:rStyle w:val="af0"/>
        </w:rPr>
        <w:t>reg</w:t>
      </w:r>
      <w:proofErr w:type="spellEnd"/>
      <w:r>
        <w:rPr>
          <w:rStyle w:val="af0"/>
        </w:rPr>
        <w:t xml:space="preserve"> we state that we will compare between keyboard RT and reach area, and that in the event that a different reaching variable </w:t>
      </w:r>
      <w:r w:rsidR="00EA3DB9">
        <w:rPr>
          <w:rStyle w:val="af0"/>
        </w:rPr>
        <w:t xml:space="preserve">would </w:t>
      </w:r>
      <w:r>
        <w:rPr>
          <w:rStyle w:val="af0"/>
        </w:rPr>
        <w:t>produce a larger effect than reach area, we would use it instead.</w:t>
      </w:r>
    </w:p>
    <w:p w14:paraId="2B78D027" w14:textId="727D0911" w:rsidR="005D4A99" w:rsidRDefault="005D4A99" w:rsidP="00AA4A0E">
      <w:pPr>
        <w:pStyle w:val="af1"/>
      </w:pPr>
      <w:r>
        <w:rPr>
          <w:rStyle w:val="af0"/>
        </w:rPr>
        <w:t>See my follow up comment below.</w:t>
      </w:r>
    </w:p>
  </w:comment>
  <w:comment w:id="218" w:author="Liad Mudrik" w:date="2023-06-28T21:36:00Z" w:initials="LM">
    <w:p w14:paraId="7CCCE071" w14:textId="32D6CAD9" w:rsidR="005D4A99" w:rsidRDefault="005D4A99" w:rsidP="00A70B91">
      <w:pPr>
        <w:jc w:val="left"/>
      </w:pPr>
      <w:r>
        <w:rPr>
          <w:rStyle w:val="af0"/>
        </w:rPr>
        <w:annotationRef/>
      </w:r>
      <w:proofErr w:type="gramStart"/>
      <w:r>
        <w:rPr>
          <w:color w:val="000000"/>
          <w:sz w:val="20"/>
          <w:szCs w:val="20"/>
        </w:rPr>
        <w:t>please</w:t>
      </w:r>
      <w:proofErr w:type="gramEnd"/>
      <w:r>
        <w:rPr>
          <w:color w:val="000000"/>
          <w:sz w:val="20"/>
          <w:szCs w:val="20"/>
        </w:rPr>
        <w:t xml:space="preserve"> add</w:t>
      </w:r>
    </w:p>
  </w:comment>
  <w:comment w:id="242" w:author="Liad Mudrik" w:date="2023-06-28T21:36:00Z" w:initials="LM">
    <w:p w14:paraId="037F81E1" w14:textId="77777777" w:rsidR="005D4A99" w:rsidRDefault="005D4A99" w:rsidP="00A70B91">
      <w:pPr>
        <w:jc w:val="left"/>
      </w:pPr>
      <w:r>
        <w:rPr>
          <w:rStyle w:val="af0"/>
        </w:rPr>
        <w:annotationRef/>
      </w:r>
      <w:proofErr w:type="gramStart"/>
      <w:r>
        <w:rPr>
          <w:color w:val="000000"/>
          <w:sz w:val="20"/>
          <w:szCs w:val="20"/>
        </w:rPr>
        <w:t>please</w:t>
      </w:r>
      <w:proofErr w:type="gramEnd"/>
      <w:r>
        <w:rPr>
          <w:color w:val="000000"/>
          <w:sz w:val="20"/>
          <w:szCs w:val="20"/>
        </w:rPr>
        <w:t xml:space="preserve"> add</w:t>
      </w:r>
    </w:p>
  </w:comment>
  <w:comment w:id="351" w:author="zeev" w:date="2023-07-25T15:38:00Z" w:initials="z">
    <w:p w14:paraId="24A63BDB" w14:textId="4F8DF3F8" w:rsidR="005D4A99" w:rsidRDefault="005D4A99" w:rsidP="00E514D3">
      <w:pPr>
        <w:pStyle w:val="af1"/>
        <w:rPr>
          <w:rStyle w:val="af0"/>
        </w:rPr>
      </w:pPr>
      <w:r w:rsidRPr="00E514D3">
        <w:rPr>
          <w:rStyle w:val="af0"/>
          <w:u w:val="single"/>
        </w:rPr>
        <w:t>Contrary to the pre-</w:t>
      </w:r>
      <w:proofErr w:type="spellStart"/>
      <w:r w:rsidRPr="00E514D3">
        <w:rPr>
          <w:rStyle w:val="af0"/>
          <w:u w:val="single"/>
        </w:rPr>
        <w:t>reg</w:t>
      </w:r>
      <w:proofErr w:type="spellEnd"/>
      <w:r>
        <w:rPr>
          <w:rStyle w:val="af0"/>
        </w:rPr>
        <w:t xml:space="preserve"> where we mention we should use implied end point (</w:t>
      </w:r>
      <w:proofErr w:type="spellStart"/>
      <w:r>
        <w:rPr>
          <w:rStyle w:val="af0"/>
        </w:rPr>
        <w:t>iEP</w:t>
      </w:r>
      <w:proofErr w:type="spellEnd"/>
      <w:r>
        <w:rPr>
          <w:rStyle w:val="af0"/>
        </w:rPr>
        <w:t>) to count changes of mind</w:t>
      </w:r>
      <w:proofErr w:type="gramStart"/>
      <w:r>
        <w:rPr>
          <w:rStyle w:val="af0"/>
        </w:rPr>
        <w:t xml:space="preserve">,  </w:t>
      </w:r>
      <w:proofErr w:type="spellStart"/>
      <w:r>
        <w:rPr>
          <w:rStyle w:val="af0"/>
        </w:rPr>
        <w:t>here</w:t>
      </w:r>
      <w:proofErr w:type="spellEnd"/>
      <w:proofErr w:type="gramEnd"/>
      <w:r>
        <w:rPr>
          <w:rStyle w:val="af0"/>
        </w:rPr>
        <w:t xml:space="preserve"> we also </w:t>
      </w:r>
      <w:r w:rsidRPr="00AA4A0E">
        <w:rPr>
          <w:rStyle w:val="af0"/>
          <w:u w:val="single"/>
        </w:rPr>
        <w:t xml:space="preserve">examine </w:t>
      </w:r>
      <w:proofErr w:type="spellStart"/>
      <w:r>
        <w:rPr>
          <w:rStyle w:val="af0"/>
          <w:u w:val="single"/>
        </w:rPr>
        <w:t>iEP</w:t>
      </w:r>
      <w:proofErr w:type="spellEnd"/>
      <w:r w:rsidRPr="00AA4A0E">
        <w:rPr>
          <w:rStyle w:val="af0"/>
          <w:u w:val="single"/>
        </w:rPr>
        <w:t xml:space="preserve"> as a function of time</w:t>
      </w:r>
      <w:r>
        <w:rPr>
          <w:rStyle w:val="af0"/>
        </w:rPr>
        <w:t xml:space="preserve">. </w:t>
      </w:r>
    </w:p>
    <w:p w14:paraId="28163385" w14:textId="13F5798E" w:rsidR="005D4A99" w:rsidRPr="00AA4A0E" w:rsidRDefault="005D4A99" w:rsidP="00E514D3">
      <w:pPr>
        <w:pStyle w:val="af1"/>
      </w:pPr>
      <w:r>
        <w:rPr>
          <w:rStyle w:val="af0"/>
        </w:rPr>
        <w:t xml:space="preserve">Additionally, we stated we would examine the space-normalized trajectories, but here we </w:t>
      </w:r>
      <w:r w:rsidRPr="00E514D3">
        <w:rPr>
          <w:rStyle w:val="af0"/>
          <w:u w:val="single"/>
        </w:rPr>
        <w:t>examine trajectories without normalization</w:t>
      </w:r>
      <w:r>
        <w:rPr>
          <w:rStyle w:val="af0"/>
        </w:rPr>
        <w:t xml:space="preserve"> (i.e. as a function of time). </w:t>
      </w:r>
    </w:p>
  </w:comment>
  <w:comment w:id="363" w:author="Liad Mudrik" w:date="2023-06-28T21:53:00Z" w:initials="LM">
    <w:p w14:paraId="35C84032" w14:textId="77777777" w:rsidR="005D4A99" w:rsidRDefault="005D4A99" w:rsidP="00760205">
      <w:pPr>
        <w:jc w:val="left"/>
      </w:pPr>
      <w:r>
        <w:rPr>
          <w:rStyle w:val="af0"/>
        </w:rPr>
        <w:annotationRef/>
      </w:r>
      <w:r>
        <w:rPr>
          <w:color w:val="000000"/>
          <w:sz w:val="20"/>
          <w:szCs w:val="20"/>
        </w:rPr>
        <w:t>I would change the figures a bit: Figure 5 should be figure 3, I think, and I would add the plots from figure 3 as the final panels for Figure 5 (which will now be figure 3 :-)) I hope this is clear. Then, I would present Figure 4 for the exploratory analyses (right?). And so Figure 3 will appear at the end of the section describing the preregistered analyses, and figure 4 - at the end of the section describing the exploratory ones. OK?</w:t>
      </w:r>
    </w:p>
  </w:comment>
  <w:comment w:id="364" w:author="Liad Mudrik" w:date="2023-06-28T21:54:00Z" w:initials="LM">
    <w:p w14:paraId="2ABE1271" w14:textId="77777777" w:rsidR="005D4A99" w:rsidRDefault="005D4A99" w:rsidP="00760205">
      <w:pPr>
        <w:jc w:val="left"/>
      </w:pPr>
      <w:r>
        <w:rPr>
          <w:rStyle w:val="af0"/>
        </w:rPr>
        <w:annotationRef/>
      </w:r>
      <w:r>
        <w:rPr>
          <w:sz w:val="20"/>
          <w:szCs w:val="20"/>
        </w:rPr>
        <w:t xml:space="preserve">Can you please add units to both axes? Y should be “Path traveled (%)” and X should be (X </w:t>
      </w:r>
      <w:proofErr w:type="gramStart"/>
      <w:r>
        <w:rPr>
          <w:sz w:val="20"/>
          <w:szCs w:val="20"/>
        </w:rPr>
        <w:t>coordinates(</w:t>
      </w:r>
      <w:proofErr w:type="gramEnd"/>
      <w:r>
        <w:rPr>
          <w:sz w:val="20"/>
          <w:szCs w:val="20"/>
        </w:rPr>
        <w:t>degrees/pixels - depending what you are describing there).</w:t>
      </w:r>
    </w:p>
  </w:comment>
  <w:comment w:id="365" w:author="Liad Mudrik" w:date="2023-06-28T21:54:00Z" w:initials="LM">
    <w:p w14:paraId="360385E1" w14:textId="734A2FB7" w:rsidR="005D4A99" w:rsidRDefault="005D4A99" w:rsidP="00760205">
      <w:pPr>
        <w:jc w:val="left"/>
      </w:pPr>
      <w:r>
        <w:rPr>
          <w:rStyle w:val="af0"/>
        </w:rPr>
        <w:annotationRef/>
      </w:r>
      <w:r>
        <w:rPr>
          <w:color w:val="000000"/>
          <w:sz w:val="20"/>
          <w:szCs w:val="20"/>
        </w:rPr>
        <w:t>I would just say that in the titles and not in the legend</w:t>
      </w:r>
    </w:p>
  </w:comment>
  <w:comment w:id="369" w:author="Liad Mudrik" w:date="2023-06-28T21:59:00Z" w:initials="LM">
    <w:p w14:paraId="662DC0F7" w14:textId="77777777" w:rsidR="005D4A99" w:rsidRDefault="005D4A99" w:rsidP="00760205">
      <w:pPr>
        <w:jc w:val="left"/>
      </w:pPr>
      <w:r>
        <w:rPr>
          <w:rStyle w:val="af0"/>
        </w:rPr>
        <w:annotationRef/>
      </w:r>
      <w:proofErr w:type="gramStart"/>
      <w:r>
        <w:rPr>
          <w:color w:val="000000"/>
          <w:sz w:val="20"/>
          <w:szCs w:val="20"/>
        </w:rPr>
        <w:t>right</w:t>
      </w:r>
      <w:proofErr w:type="gramEnd"/>
      <w:r>
        <w:rPr>
          <w:color w:val="000000"/>
          <w:sz w:val="20"/>
          <w:szCs w:val="20"/>
        </w:rPr>
        <w:t xml:space="preserve">? </w:t>
      </w:r>
      <w:proofErr w:type="gramStart"/>
      <w:r>
        <w:rPr>
          <w:color w:val="000000"/>
          <w:sz w:val="20"/>
          <w:szCs w:val="20"/>
        </w:rPr>
        <w:t>or</w:t>
      </w:r>
      <w:proofErr w:type="gramEnd"/>
      <w:r>
        <w:rPr>
          <w:color w:val="000000"/>
          <w:sz w:val="20"/>
          <w:szCs w:val="20"/>
        </w:rPr>
        <w:t xml:space="preserve"> did I misunderstand?</w:t>
      </w:r>
    </w:p>
  </w:comment>
  <w:comment w:id="370" w:author="Liad Mudrik" w:date="2023-06-28T21:55:00Z" w:initials="LM">
    <w:p w14:paraId="2CDBA6AA" w14:textId="309A1C61" w:rsidR="005D4A99" w:rsidRDefault="005D4A99" w:rsidP="00760205">
      <w:pPr>
        <w:jc w:val="left"/>
      </w:pPr>
      <w:r>
        <w:rPr>
          <w:rStyle w:val="af0"/>
        </w:rPr>
        <w:annotationRef/>
      </w:r>
      <w:proofErr w:type="gramStart"/>
      <w:r>
        <w:rPr>
          <w:color w:val="000000"/>
          <w:sz w:val="20"/>
          <w:szCs w:val="20"/>
        </w:rPr>
        <w:t>again</w:t>
      </w:r>
      <w:proofErr w:type="gramEnd"/>
      <w:r>
        <w:rPr>
          <w:color w:val="000000"/>
          <w:sz w:val="20"/>
          <w:szCs w:val="20"/>
        </w:rPr>
        <w:t>, please add units to the x axis</w:t>
      </w:r>
    </w:p>
  </w:comment>
  <w:comment w:id="373" w:author="Liad Mudrik" w:date="2023-06-28T21:58:00Z" w:initials="LM">
    <w:p w14:paraId="0F7125DF" w14:textId="77777777" w:rsidR="005D4A99" w:rsidRDefault="005D4A99" w:rsidP="00760205">
      <w:pPr>
        <w:jc w:val="left"/>
      </w:pPr>
      <w:r>
        <w:rPr>
          <w:rStyle w:val="af0"/>
        </w:rPr>
        <w:annotationRef/>
      </w:r>
      <w:proofErr w:type="gramStart"/>
      <w:r>
        <w:rPr>
          <w:color w:val="000000"/>
          <w:sz w:val="20"/>
          <w:szCs w:val="20"/>
        </w:rPr>
        <w:t>when</w:t>
      </w:r>
      <w:proofErr w:type="gramEnd"/>
      <w:r>
        <w:rPr>
          <w:color w:val="000000"/>
          <w:sz w:val="20"/>
          <w:szCs w:val="20"/>
        </w:rPr>
        <w:t xml:space="preserve"> you move the figure as I explained above, please also change the formatting based on what I’ve done for Figures 1 and 2</w:t>
      </w:r>
    </w:p>
  </w:comment>
  <w:comment w:id="379" w:author="Liad Mudrik" w:date="2023-06-28T22:00:00Z" w:initials="LM">
    <w:p w14:paraId="30576B2A" w14:textId="77777777" w:rsidR="005D4A99" w:rsidRDefault="005D4A99" w:rsidP="00760205">
      <w:pPr>
        <w:jc w:val="left"/>
      </w:pPr>
      <w:r>
        <w:rPr>
          <w:rStyle w:val="af0"/>
        </w:rPr>
        <w:annotationRef/>
      </w:r>
      <w:proofErr w:type="gramStart"/>
      <w:r>
        <w:rPr>
          <w:color w:val="000000"/>
          <w:sz w:val="20"/>
          <w:szCs w:val="20"/>
        </w:rPr>
        <w:t>here</w:t>
      </w:r>
      <w:proofErr w:type="gramEnd"/>
      <w:r>
        <w:rPr>
          <w:color w:val="000000"/>
          <w:sz w:val="20"/>
          <w:szCs w:val="20"/>
        </w:rPr>
        <w:t xml:space="preserve"> you don’t mark significant clusters with the gray rectangle?</w:t>
      </w:r>
    </w:p>
  </w:comment>
  <w:comment w:id="380" w:author="zeev" w:date="2023-07-25T13:10:00Z" w:initials="z">
    <w:p w14:paraId="4245AD19" w14:textId="57B9D926" w:rsidR="005D4A99" w:rsidRDefault="005D4A99">
      <w:pPr>
        <w:pStyle w:val="af1"/>
      </w:pPr>
      <w:r>
        <w:rPr>
          <w:rStyle w:val="af0"/>
        </w:rPr>
        <w:annotationRef/>
      </w:r>
      <w:r>
        <w:t>I don’t think there were any.</w:t>
      </w:r>
    </w:p>
  </w:comment>
  <w:comment w:id="381" w:author="Liad Mudrik" w:date="2023-06-28T22:00:00Z" w:initials="LM">
    <w:p w14:paraId="43A5B146" w14:textId="77777777" w:rsidR="005D4A99" w:rsidRDefault="005D4A99" w:rsidP="00760205">
      <w:pPr>
        <w:jc w:val="left"/>
      </w:pPr>
      <w:r>
        <w:rPr>
          <w:rStyle w:val="af0"/>
        </w:rPr>
        <w:annotationRef/>
      </w:r>
      <w:proofErr w:type="gramStart"/>
      <w:r>
        <w:rPr>
          <w:color w:val="000000"/>
          <w:sz w:val="20"/>
          <w:szCs w:val="20"/>
        </w:rPr>
        <w:t>can</w:t>
      </w:r>
      <w:proofErr w:type="gramEnd"/>
      <w:r>
        <w:rPr>
          <w:color w:val="000000"/>
          <w:sz w:val="20"/>
          <w:szCs w:val="20"/>
        </w:rPr>
        <w:t xml:space="preserve"> we add asterisks to show significant differences?</w:t>
      </w:r>
    </w:p>
  </w:comment>
  <w:comment w:id="383" w:author="Liad Mudrik" w:date="2023-06-28T22:05:00Z" w:initials="LM">
    <w:p w14:paraId="71F46F46" w14:textId="77777777" w:rsidR="005D4A99" w:rsidRDefault="005D4A99" w:rsidP="00760205">
      <w:pPr>
        <w:jc w:val="left"/>
      </w:pPr>
      <w:r>
        <w:rPr>
          <w:rStyle w:val="af0"/>
        </w:rPr>
        <w:annotationRef/>
      </w:r>
      <w:proofErr w:type="gramStart"/>
      <w:r>
        <w:rPr>
          <w:color w:val="000000"/>
          <w:sz w:val="20"/>
          <w:szCs w:val="20"/>
        </w:rPr>
        <w:t>please</w:t>
      </w:r>
      <w:proofErr w:type="gramEnd"/>
      <w:r>
        <w:rPr>
          <w:color w:val="000000"/>
          <w:sz w:val="20"/>
          <w:szCs w:val="20"/>
        </w:rPr>
        <w:t xml:space="preserve"> again add Mudrik &amp; Deouell</w:t>
      </w:r>
    </w:p>
  </w:comment>
  <w:comment w:id="384" w:author="Liad Mudrik" w:date="2023-06-28T22:08:00Z" w:initials="LM">
    <w:p w14:paraId="3E4C53A5" w14:textId="77777777" w:rsidR="005D4A99" w:rsidRDefault="005D4A99" w:rsidP="00760205">
      <w:pPr>
        <w:jc w:val="left"/>
      </w:pPr>
      <w:r>
        <w:rPr>
          <w:rStyle w:val="af0"/>
        </w:rPr>
        <w:annotationRef/>
      </w:r>
      <w:r>
        <w:rPr>
          <w:color w:val="000000"/>
          <w:sz w:val="20"/>
          <w:szCs w:val="20"/>
        </w:rPr>
        <w:t>I’m not sure about this one; do they discuss the fallacy of using continuous measures for the RT and non continuous ones for the objective (like the Meyen paper from the same group, I believe</w:t>
      </w:r>
      <w:proofErr w:type="gramStart"/>
      <w:r>
        <w:rPr>
          <w:color w:val="000000"/>
          <w:sz w:val="20"/>
          <w:szCs w:val="20"/>
        </w:rPr>
        <w:t>) ?</w:t>
      </w:r>
      <w:proofErr w:type="gramEnd"/>
      <w:r>
        <w:rPr>
          <w:color w:val="000000"/>
          <w:sz w:val="20"/>
          <w:szCs w:val="20"/>
        </w:rPr>
        <w:t xml:space="preserve"> If so, then our results don’t address that criticism?</w:t>
      </w:r>
    </w:p>
  </w:comment>
  <w:comment w:id="385" w:author="Liad Mudrik" w:date="2023-06-28T22:13:00Z" w:initials="LM">
    <w:p w14:paraId="452C0D69" w14:textId="77777777" w:rsidR="005D4A99" w:rsidRDefault="005D4A99" w:rsidP="00760205">
      <w:pPr>
        <w:jc w:val="left"/>
      </w:pPr>
      <w:r>
        <w:rPr>
          <w:rStyle w:val="af0"/>
        </w:rPr>
        <w:annotationRef/>
      </w:r>
      <w:proofErr w:type="gramStart"/>
      <w:r>
        <w:rPr>
          <w:color w:val="000000"/>
          <w:sz w:val="20"/>
          <w:szCs w:val="20"/>
        </w:rPr>
        <w:t>this</w:t>
      </w:r>
      <w:proofErr w:type="gramEnd"/>
      <w:r>
        <w:rPr>
          <w:color w:val="000000"/>
          <w:sz w:val="20"/>
          <w:szCs w:val="20"/>
        </w:rPr>
        <w:t xml:space="preserve"> is strange; if we think there is a better analysis, we should do it. So let’s not mention it (unless I am misunderstanding something?)</w:t>
      </w:r>
    </w:p>
  </w:comment>
  <w:comment w:id="388" w:author="Liad Mudrik" w:date="2023-06-28T22:16:00Z" w:initials="LM">
    <w:p w14:paraId="23277676" w14:textId="77777777" w:rsidR="005D4A99" w:rsidRDefault="005D4A99" w:rsidP="00760205">
      <w:pPr>
        <w:jc w:val="left"/>
      </w:pPr>
      <w:r>
        <w:rPr>
          <w:rStyle w:val="af0"/>
        </w:rPr>
        <w:annotationRef/>
      </w:r>
      <w:proofErr w:type="gramStart"/>
      <w:r>
        <w:rPr>
          <w:color w:val="000000"/>
          <w:sz w:val="20"/>
          <w:szCs w:val="20"/>
        </w:rPr>
        <w:t>was</w:t>
      </w:r>
      <w:proofErr w:type="gramEnd"/>
      <w:r>
        <w:rPr>
          <w:color w:val="000000"/>
          <w:sz w:val="20"/>
          <w:szCs w:val="20"/>
        </w:rPr>
        <w:t xml:space="preserve"> this also preregistered? Or was it only the reach area that we preregistered? If it’s the latter case, we should write it differently (more like you did in the abstract)</w:t>
      </w:r>
    </w:p>
  </w:comment>
  <w:comment w:id="389" w:author="zeev" w:date="2023-07-25T16:40:00Z" w:initials="z">
    <w:p w14:paraId="1A8FC423" w14:textId="18A49D1E" w:rsidR="005D4A99" w:rsidRDefault="005D4A99" w:rsidP="00A86DD6">
      <w:pPr>
        <w:pStyle w:val="af1"/>
      </w:pPr>
      <w:r>
        <w:rPr>
          <w:rStyle w:val="af0"/>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407" w:author="Liad Mudrik" w:date="2023-06-28T22:02:00Z" w:initials="LM">
    <w:p w14:paraId="56BFF43F" w14:textId="2A3351A6" w:rsidR="005D4A99" w:rsidRDefault="005D4A99" w:rsidP="00760205">
      <w:pPr>
        <w:jc w:val="left"/>
      </w:pPr>
      <w:r>
        <w:rPr>
          <w:rStyle w:val="af0"/>
        </w:rPr>
        <w:annotationRef/>
      </w:r>
      <w:proofErr w:type="gramStart"/>
      <w:r>
        <w:rPr>
          <w:color w:val="000000"/>
          <w:sz w:val="20"/>
          <w:szCs w:val="20"/>
        </w:rPr>
        <w:t>do</w:t>
      </w:r>
      <w:proofErr w:type="gramEnd"/>
      <w:r>
        <w:rPr>
          <w:color w:val="000000"/>
          <w:sz w:val="20"/>
          <w:szCs w:val="20"/>
        </w:rPr>
        <w:t xml:space="preserve"> they require that we say that? We didn’t pass a helsinki committee, so I would prefer only leaving the second sentence unless we need to do otherwise</w:t>
      </w:r>
    </w:p>
  </w:comment>
  <w:comment w:id="409" w:author="Chen Heller" w:date="2023-02-12T11:48:00Z" w:initials="CH">
    <w:p w14:paraId="1F0AF74D" w14:textId="242103BF" w:rsidR="005D4A99" w:rsidRDefault="005D4A99">
      <w:pPr>
        <w:pStyle w:val="af1"/>
        <w:ind w:firstLine="0"/>
        <w:jc w:val="left"/>
      </w:pPr>
      <w:r>
        <w:rPr>
          <w:rStyle w:val="af0"/>
        </w:rPr>
        <w:annotationRef/>
      </w:r>
      <w:r>
        <w:t xml:space="preserve">For </w:t>
      </w:r>
      <w:proofErr w:type="spellStart"/>
      <w:r>
        <w:t>Khen</w:t>
      </w:r>
      <w:proofErr w:type="spellEnd"/>
      <w:r>
        <w:t>:</w:t>
      </w:r>
    </w:p>
    <w:p w14:paraId="5F5A3A31" w14:textId="77777777" w:rsidR="005D4A99" w:rsidRDefault="005D4A99" w:rsidP="00760205">
      <w:pPr>
        <w:pStyle w:val="af1"/>
        <w:ind w:firstLine="0"/>
        <w:jc w:val="left"/>
      </w:pPr>
      <w:r>
        <w:t>Go over codes, make sure they are clear, than put a link here. And also in the following section (code availability)</w:t>
      </w:r>
    </w:p>
  </w:comment>
  <w:comment w:id="427" w:author="zeev" w:date="2023-07-25T10:14:00Z" w:initials="z">
    <w:p w14:paraId="0450E39D" w14:textId="77777777" w:rsidR="005D4A99" w:rsidRDefault="005D4A99">
      <w:pPr>
        <w:pStyle w:val="af1"/>
        <w:rPr>
          <w:noProof/>
        </w:rPr>
      </w:pPr>
      <w:r>
        <w:rPr>
          <w:rStyle w:val="af0"/>
        </w:rPr>
        <w:annotationRef/>
      </w:r>
      <w:r>
        <w:rPr>
          <w:noProof/>
        </w:rPr>
        <w:t>For Liad:</w:t>
      </w:r>
    </w:p>
    <w:p w14:paraId="76FA3CC3" w14:textId="1840D297" w:rsidR="005D4A99" w:rsidRDefault="005D4A99" w:rsidP="00C16207">
      <w:pPr>
        <w:pStyle w:val="af1"/>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9ABFC7" w15:done="0"/>
  <w15:commentEx w15:paraId="281393D7" w15:done="0"/>
  <w15:commentEx w15:paraId="0986EDD8" w15:done="0"/>
  <w15:commentEx w15:paraId="0F22F1CE" w15:done="0"/>
  <w15:commentEx w15:paraId="267E3E7B" w15:done="0"/>
  <w15:commentEx w15:paraId="339DD232" w15:done="0"/>
  <w15:commentEx w15:paraId="1A18D952" w15:paraIdParent="339DD232" w15:done="0"/>
  <w15:commentEx w15:paraId="56AEBF86" w15:done="0"/>
  <w15:commentEx w15:paraId="60B5B229" w15:done="0"/>
  <w15:commentEx w15:paraId="3EF19EE0" w15:paraIdParent="60B5B229" w15:done="0"/>
  <w15:commentEx w15:paraId="08CC6939" w15:done="0"/>
  <w15:commentEx w15:paraId="0D02BC64" w15:done="0"/>
  <w15:commentEx w15:paraId="66086D68" w15:paraIdParent="0D02BC64" w15:done="0"/>
  <w15:commentEx w15:paraId="5091474D" w15:done="0"/>
  <w15:commentEx w15:paraId="12B9FB54" w15:paraIdParent="5091474D" w15:done="0"/>
  <w15:commentEx w15:paraId="1E275F86" w15:done="0"/>
  <w15:commentEx w15:paraId="00BFF1BF" w15:done="0"/>
  <w15:commentEx w15:paraId="7405A640" w15:done="0"/>
  <w15:commentEx w15:paraId="15A09FF3" w15:done="0"/>
  <w15:commentEx w15:paraId="2B78D027" w15:paraIdParent="15A09FF3" w15:done="0"/>
  <w15:commentEx w15:paraId="7CCCE071" w15:done="0"/>
  <w15:commentEx w15:paraId="037F81E1" w15:done="0"/>
  <w15:commentEx w15:paraId="28163385" w15:done="0"/>
  <w15:commentEx w15:paraId="35C84032" w15:done="0"/>
  <w15:commentEx w15:paraId="2ABE1271" w15:done="0"/>
  <w15:commentEx w15:paraId="360385E1" w15:done="0"/>
  <w15:commentEx w15:paraId="662DC0F7" w15:done="0"/>
  <w15:commentEx w15:paraId="2CDBA6AA" w15:done="0"/>
  <w15:commentEx w15:paraId="0F7125DF" w15:done="0"/>
  <w15:commentEx w15:paraId="30576B2A" w15:done="0"/>
  <w15:commentEx w15:paraId="4245AD19" w15:paraIdParent="30576B2A" w15:done="0"/>
  <w15:commentEx w15:paraId="43A5B146" w15:done="0"/>
  <w15:commentEx w15:paraId="71F46F46" w15:done="0"/>
  <w15:commentEx w15:paraId="3E4C53A5" w15:done="0"/>
  <w15:commentEx w15:paraId="452C0D69" w15:done="0"/>
  <w15:commentEx w15:paraId="23277676" w15:done="0"/>
  <w15:commentEx w15:paraId="1A8FC423" w15:paraIdParent="23277676" w15:done="0"/>
  <w15:commentEx w15:paraId="56BFF43F"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024" w16cex:dateUtc="2023-06-28T22:53:00Z"/>
  <w16cex:commentExtensible w16cex:durableId="284707FC" w16cex:dateUtc="2023-06-28T23:26:00Z"/>
  <w16cex:commentExtensible w16cex:durableId="28470840" w16cex:dateUtc="2023-06-28T23:28:00Z"/>
  <w16cex:commentExtensible w16cex:durableId="2847094B" w16cex:dateUtc="2023-06-28T23:32:00Z"/>
  <w16cex:commentExtensible w16cex:durableId="28470AD4" w16cex:dateUtc="2023-06-28T23:39:00Z"/>
  <w16cex:commentExtensible w16cex:durableId="28470C92" w16cex:dateUtc="2023-06-28T23:46:00Z"/>
  <w16cex:commentExtensible w16cex:durableId="28470E40" w16cex:dateUtc="2023-06-28T23:53:00Z"/>
  <w16cex:commentExtensible w16cex:durableId="28470EF6" w16cex:dateUtc="2023-06-28T23:56:00Z"/>
  <w16cex:commentExtensible w16cex:durableId="28470F1C" w16cex:dateUtc="2023-06-28T23:57:00Z"/>
  <w16cex:commentExtensible w16cex:durableId="28471E39" w16cex:dateUtc="2023-06-29T01:01:00Z"/>
  <w16cex:commentExtensible w16cex:durableId="28471E88" w16cex:dateUtc="2023-06-29T01:03:00Z"/>
  <w16cex:commentExtensible w16cex:durableId="28471FD6" w16cex:dateUtc="2023-06-29T01:08:00Z"/>
  <w16cex:commentExtensible w16cex:durableId="284721B4" w16cex:dateUtc="2023-06-29T01:16:00Z"/>
  <w16cex:commentExtensible w16cex:durableId="284727AE" w16cex:dateUtc="2023-06-29T01:42:00Z"/>
  <w16cex:commentExtensible w16cex:durableId="28472310" w16cex:dateUtc="2023-06-29T01:22:00Z"/>
  <w16cex:commentExtensible w16cex:durableId="28472933" w16cex:dateUtc="2023-06-29T01:48:00Z"/>
  <w16cex:commentExtensible w16cex:durableId="284724E3" w16cex:dateUtc="2023-06-29T01:30:00Z"/>
  <w16cex:commentExtensible w16cex:durableId="2847251C" w16cex:dateUtc="2023-06-29T01:31:00Z"/>
  <w16cex:commentExtensible w16cex:durableId="28472552" w16cex:dateUtc="2023-06-29T01:32:00Z"/>
  <w16cex:commentExtensible w16cex:durableId="284729B5" w16cex:dateUtc="2023-06-29T01:50:00Z"/>
  <w16cex:commentExtensible w16cex:durableId="284725C1" w16cex:dateUtc="2023-06-29T01:33:00Z"/>
  <w16cex:commentExtensible w16cex:durableId="28472766" w16cex:dateUtc="2023-06-29T01:40:00Z"/>
  <w16cex:commentExtensible w16cex:durableId="284729F0" w16cex:dateUtc="2023-06-29T01:51:00Z"/>
  <w16cex:commentExtensible w16cex:durableId="284726B7" w16cex:dateUtc="2023-06-29T01:36:00Z"/>
  <w16cex:commentExtensible w16cex:durableId="284726D5" w16cex:dateUtc="2023-06-29T01:36:00Z"/>
  <w16cex:commentExtensible w16cex:durableId="28472657" w16cex:dateUtc="2023-06-29T01:36:00Z"/>
  <w16cex:commentExtensible w16cex:durableId="28472A5B" w16cex:dateUtc="2023-06-29T01:53:00Z"/>
  <w16cex:commentExtensible w16cex:durableId="28472A94" w16cex:dateUtc="2023-06-29T01:54:00Z"/>
  <w16cex:commentExtensible w16cex:durableId="28472AB3" w16cex:dateUtc="2023-06-29T01:54:00Z"/>
  <w16cex:commentExtensible w16cex:durableId="28472BC8" w16cex:dateUtc="2023-06-29T01:59:00Z"/>
  <w16cex:commentExtensible w16cex:durableId="28472AE0" w16cex:dateUtc="2023-06-29T01:55:00Z"/>
  <w16cex:commentExtensible w16cex:durableId="28472B03" w16cex:dateUtc="2023-06-29T01:56:00Z"/>
  <w16cex:commentExtensible w16cex:durableId="28472B6E" w16cex:dateUtc="2023-06-29T01:58:00Z"/>
  <w16cex:commentExtensible w16cex:durableId="28472BE2" w16cex:dateUtc="2023-06-29T02:00:00Z"/>
  <w16cex:commentExtensible w16cex:durableId="28472C1B" w16cex:dateUtc="2023-06-29T02:00:00Z"/>
  <w16cex:commentExtensible w16cex:durableId="28472D1F" w16cex:dateUtc="2023-06-29T02:05:00Z"/>
  <w16cex:commentExtensible w16cex:durableId="28472DFA" w16cex:dateUtc="2023-06-29T02:08:00Z"/>
  <w16cex:commentExtensible w16cex:durableId="28472F0A" w16cex:dateUtc="2023-06-29T02:13:00Z"/>
  <w16cex:commentExtensible w16cex:durableId="28472FAC" w16cex:dateUtc="2023-06-29T02:16:00Z"/>
  <w16cex:commentExtensible w16cex:durableId="28472FD8" w16cex:dateUtc="2023-06-29T02:16:00Z"/>
  <w16cex:commentExtensible w16cex:durableId="28472C7C" w16cex:dateUtc="2023-06-29T02:02:00Z"/>
  <w16cex:commentExtensible w16cex:durableId="2793508B" w16cex:dateUtc="2023-02-12T09:48:00Z"/>
  <w16cex:commentExtensible w16cex:durableId="28472CE4" w16cex:dateUtc="2023-06-29T02:04:00Z"/>
  <w16cex:commentExtensible w16cex:durableId="28473169" w16cex:dateUtc="2023-06-29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ABFC7" w16cid:durableId="28470024"/>
  <w16cid:commentId w16cid:paraId="281393D7" w16cid:durableId="284707FC"/>
  <w16cid:commentId w16cid:paraId="42A0A0DB" w16cid:durableId="28470840"/>
  <w16cid:commentId w16cid:paraId="58F5F505" w16cid:durableId="2847094B"/>
  <w16cid:commentId w16cid:paraId="0986EDD8" w16cid:durableId="28470AD4"/>
  <w16cid:commentId w16cid:paraId="0F22F1CE" w16cid:durableId="28470C92"/>
  <w16cid:commentId w16cid:paraId="267E3E7B" w16cid:durableId="28470E40"/>
  <w16cid:commentId w16cid:paraId="339DD232" w16cid:durableId="28470EF6"/>
  <w16cid:commentId w16cid:paraId="56AEBF86" w16cid:durableId="28470F1C"/>
  <w16cid:commentId w16cid:paraId="60B5B229" w16cid:durableId="28471E39"/>
  <w16cid:commentId w16cid:paraId="238D486E" w16cid:durableId="28471E88"/>
  <w16cid:commentId w16cid:paraId="1A5B0144" w16cid:durableId="28471FD6"/>
  <w16cid:commentId w16cid:paraId="69DBF86A" w16cid:durableId="284721B4"/>
  <w16cid:commentId w16cid:paraId="14FEA456" w16cid:durableId="284727AE"/>
  <w16cid:commentId w16cid:paraId="0D02BC64" w16cid:durableId="28472310"/>
  <w16cid:commentId w16cid:paraId="5091474D" w16cid:durableId="28472933"/>
  <w16cid:commentId w16cid:paraId="1E275F86" w16cid:durableId="284724E3"/>
  <w16cid:commentId w16cid:paraId="00BFF1BF" w16cid:durableId="2847251C"/>
  <w16cid:commentId w16cid:paraId="7405A640" w16cid:durableId="28472552"/>
  <w16cid:commentId w16cid:paraId="15A09FF3" w16cid:durableId="284729B5"/>
  <w16cid:commentId w16cid:paraId="0649818C" w16cid:durableId="284725C1"/>
  <w16cid:commentId w16cid:paraId="43C69CD1" w16cid:durableId="28472766"/>
  <w16cid:commentId w16cid:paraId="51359D3F" w16cid:durableId="284729F0"/>
  <w16cid:commentId w16cid:paraId="7CCCE071" w16cid:durableId="284726B7"/>
  <w16cid:commentId w16cid:paraId="037F81E1" w16cid:durableId="284726D5"/>
  <w16cid:commentId w16cid:paraId="1B62159B" w16cid:durableId="28472657"/>
  <w16cid:commentId w16cid:paraId="35C84032" w16cid:durableId="28472A5B"/>
  <w16cid:commentId w16cid:paraId="2ABE1271" w16cid:durableId="28472A94"/>
  <w16cid:commentId w16cid:paraId="360385E1" w16cid:durableId="28472AB3"/>
  <w16cid:commentId w16cid:paraId="662DC0F7" w16cid:durableId="28472BC8"/>
  <w16cid:commentId w16cid:paraId="2CDBA6AA" w16cid:durableId="28472AE0"/>
  <w16cid:commentId w16cid:paraId="7987501E" w16cid:durableId="28472B03"/>
  <w16cid:commentId w16cid:paraId="0F7125DF" w16cid:durableId="28472B6E"/>
  <w16cid:commentId w16cid:paraId="30576B2A" w16cid:durableId="28472BE2"/>
  <w16cid:commentId w16cid:paraId="43A5B146" w16cid:durableId="28472C1B"/>
  <w16cid:commentId w16cid:paraId="71F46F46" w16cid:durableId="28472D1F"/>
  <w16cid:commentId w16cid:paraId="3E4C53A5" w16cid:durableId="28472DFA"/>
  <w16cid:commentId w16cid:paraId="452C0D69" w16cid:durableId="28472F0A"/>
  <w16cid:commentId w16cid:paraId="23277676" w16cid:durableId="28472FAC"/>
  <w16cid:commentId w16cid:paraId="464603FC" w16cid:durableId="28472FD8"/>
  <w16cid:commentId w16cid:paraId="56BFF43F" w16cid:durableId="28472C7C"/>
  <w16cid:commentId w16cid:paraId="5F5A3A31" w16cid:durableId="2793508B"/>
  <w16cid:commentId w16cid:paraId="60BED52A" w16cid:durableId="28472CE4"/>
  <w16cid:commentId w16cid:paraId="5C819C04" w16cid:durableId="284731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62E9E6" w14:textId="77777777" w:rsidR="00EB4767" w:rsidRDefault="00EB4767" w:rsidP="00E96D8E">
      <w:r>
        <w:separator/>
      </w:r>
    </w:p>
  </w:endnote>
  <w:endnote w:type="continuationSeparator" w:id="0">
    <w:p w14:paraId="34E28EAC" w14:textId="77777777" w:rsidR="00EB4767" w:rsidRDefault="00EB4767"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BC7D19" w14:textId="77777777" w:rsidR="00EB4767" w:rsidRDefault="00EB4767" w:rsidP="00E96D8E">
      <w:r>
        <w:separator/>
      </w:r>
    </w:p>
  </w:footnote>
  <w:footnote w:type="continuationSeparator" w:id="0">
    <w:p w14:paraId="225026FB" w14:textId="77777777" w:rsidR="00EB4767" w:rsidRDefault="00EB4767" w:rsidP="00E96D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3958908"/>
      <w:docPartObj>
        <w:docPartGallery w:val="Page Numbers (Top of Page)"/>
        <w:docPartUnique/>
      </w:docPartObj>
    </w:sdtPr>
    <w:sdtEndPr>
      <w:rPr>
        <w:noProof/>
      </w:rPr>
    </w:sdtEndPr>
    <w:sdtContent>
      <w:p w14:paraId="45A06099" w14:textId="54268E96" w:rsidR="005D4A99" w:rsidRDefault="005D4A99">
        <w:pPr>
          <w:pStyle w:val="ac"/>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ac"/>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AB6A6C8C"/>
    <w:lvl w:ilvl="0">
      <w:start w:val="1"/>
      <w:numFmt w:val="decimal"/>
      <w:pStyle w:val="a"/>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a0"/>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3"/>
  </w:num>
  <w:num w:numId="3">
    <w:abstractNumId w:val="17"/>
  </w:num>
  <w:num w:numId="4">
    <w:abstractNumId w:val="12"/>
  </w:num>
  <w:num w:numId="5">
    <w:abstractNumId w:val="11"/>
  </w:num>
  <w:num w:numId="6">
    <w:abstractNumId w:val="7"/>
  </w:num>
  <w:num w:numId="7">
    <w:abstractNumId w:val="14"/>
  </w:num>
  <w:num w:numId="8">
    <w:abstractNumId w:val="15"/>
  </w:num>
  <w:num w:numId="9">
    <w:abstractNumId w:val="13"/>
  </w:num>
  <w:num w:numId="10">
    <w:abstractNumId w:val="6"/>
  </w:num>
  <w:num w:numId="11">
    <w:abstractNumId w:val="16"/>
  </w:num>
  <w:num w:numId="12">
    <w:abstractNumId w:val="10"/>
  </w:num>
  <w:num w:numId="13">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abstractNumId w:val="1"/>
  </w:num>
  <w:num w:numId="16">
    <w:abstractNumId w:val="1"/>
  </w:num>
  <w:num w:numId="17">
    <w:abstractNumId w:val="0"/>
  </w:num>
  <w:num w:numId="18">
    <w:abstractNumId w:val="0"/>
  </w:num>
  <w:num w:numId="19">
    <w:abstractNumId w:val="8"/>
  </w:num>
  <w:num w:numId="20">
    <w:abstractNumId w:val="9"/>
  </w:num>
  <w:num w:numId="21">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eev">
    <w15:presenceInfo w15:providerId="None" w15:userId="zeev"/>
  </w15:person>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2F7EF9"/>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8C4"/>
    <w:rsid w:val="003E7520"/>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07DD"/>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E45"/>
    <w:rsid w:val="00BD6E83"/>
    <w:rsid w:val="00BD6EE9"/>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1F40FA"/>
    <w:pPr>
      <w:jc w:val="both"/>
    </w:pPr>
    <w:rPr>
      <w:rFonts w:asciiTheme="majorBidi" w:hAnsiTheme="majorBidi" w:cstheme="majorBidi"/>
    </w:rPr>
  </w:style>
  <w:style w:type="paragraph" w:styleId="1">
    <w:name w:val="heading 1"/>
    <w:aliases w:val="Date"/>
    <w:basedOn w:val="a1"/>
    <w:next w:val="a1"/>
    <w:link w:val="10"/>
    <w:uiPriority w:val="4"/>
    <w:qFormat/>
    <w:rsid w:val="00ED10E5"/>
    <w:pPr>
      <w:keepNext/>
      <w:keepLines/>
      <w:ind w:firstLine="0"/>
      <w:jc w:val="center"/>
      <w:outlineLvl w:val="0"/>
    </w:pPr>
    <w:rPr>
      <w:rFonts w:asciiTheme="majorHAnsi" w:eastAsiaTheme="majorEastAsia" w:hAnsiTheme="majorHAnsi"/>
      <w:b/>
      <w:bCs/>
    </w:rPr>
  </w:style>
  <w:style w:type="paragraph" w:styleId="2">
    <w:name w:val="heading 2"/>
    <w:next w:val="a1"/>
    <w:link w:val="20"/>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3">
    <w:name w:val="heading 3"/>
    <w:basedOn w:val="a2"/>
    <w:next w:val="a1"/>
    <w:link w:val="30"/>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4">
    <w:name w:val="heading 4"/>
    <w:basedOn w:val="a1"/>
    <w:next w:val="a1"/>
    <w:link w:val="40"/>
    <w:uiPriority w:val="4"/>
    <w:unhideWhenUsed/>
    <w:qFormat/>
    <w:rsid w:val="00C0305E"/>
    <w:pPr>
      <w:keepNext/>
      <w:keepLines/>
      <w:ind w:firstLine="340"/>
      <w:outlineLvl w:val="3"/>
    </w:pPr>
    <w:rPr>
      <w:rFonts w:eastAsiaTheme="majorEastAsia"/>
      <w:i/>
      <w:iCs/>
    </w:rPr>
  </w:style>
  <w:style w:type="paragraph" w:styleId="5">
    <w:name w:val="heading 5"/>
    <w:basedOn w:val="a1"/>
    <w:next w:val="a1"/>
    <w:link w:val="50"/>
    <w:uiPriority w:val="4"/>
    <w:unhideWhenUsed/>
    <w:qFormat/>
    <w:rsid w:val="00ED10E5"/>
    <w:pPr>
      <w:keepNext/>
      <w:keepLines/>
      <w:outlineLvl w:val="4"/>
    </w:pPr>
    <w:rPr>
      <w:rFonts w:asciiTheme="majorHAnsi" w:eastAsiaTheme="majorEastAsia" w:hAnsiTheme="majorHAnsi"/>
      <w:i/>
      <w:iCs/>
    </w:rPr>
  </w:style>
  <w:style w:type="paragraph" w:styleId="6">
    <w:name w:val="heading 6"/>
    <w:basedOn w:val="a1"/>
    <w:next w:val="a1"/>
    <w:link w:val="60"/>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7">
    <w:name w:val="heading 7"/>
    <w:basedOn w:val="a1"/>
    <w:next w:val="a1"/>
    <w:link w:val="70"/>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8">
    <w:name w:val="heading 8"/>
    <w:basedOn w:val="a1"/>
    <w:next w:val="a1"/>
    <w:link w:val="80"/>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9">
    <w:name w:val="heading 9"/>
    <w:basedOn w:val="a1"/>
    <w:next w:val="a1"/>
    <w:link w:val="90"/>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customStyle="1" w:styleId="10">
    <w:name w:val="כותרת 1 תו"/>
    <w:aliases w:val="תאריך תו"/>
    <w:basedOn w:val="a3"/>
    <w:link w:val="1"/>
    <w:uiPriority w:val="4"/>
    <w:rsid w:val="00ED10E5"/>
    <w:rPr>
      <w:rFonts w:asciiTheme="majorHAnsi" w:eastAsiaTheme="majorEastAsia" w:hAnsiTheme="majorHAnsi" w:cstheme="majorBidi"/>
      <w:b/>
      <w:bCs/>
      <w:kern w:val="24"/>
    </w:rPr>
  </w:style>
  <w:style w:type="paragraph" w:styleId="a2">
    <w:name w:val="No Spacing"/>
    <w:aliases w:val="No Indent"/>
    <w:link w:val="a6"/>
    <w:uiPriority w:val="1"/>
    <w:qFormat/>
    <w:rsid w:val="00ED10E5"/>
    <w:pPr>
      <w:bidi/>
      <w:ind w:firstLine="0"/>
    </w:pPr>
  </w:style>
  <w:style w:type="character" w:customStyle="1" w:styleId="a6">
    <w:name w:val="ללא מרווח תו"/>
    <w:aliases w:val="No Indent תו"/>
    <w:basedOn w:val="a3"/>
    <w:link w:val="a2"/>
    <w:uiPriority w:val="1"/>
    <w:rsid w:val="00ED10E5"/>
  </w:style>
  <w:style w:type="character" w:customStyle="1" w:styleId="20">
    <w:name w:val="כותרת 2 תו"/>
    <w:basedOn w:val="a3"/>
    <w:link w:val="2"/>
    <w:uiPriority w:val="4"/>
    <w:rsid w:val="00023B72"/>
    <w:rPr>
      <w:rFonts w:ascii="Times New Roman" w:eastAsia="SimHei" w:hAnsi="Times New Roman" w:cs="Times New Roman"/>
      <w:b/>
      <w:bCs/>
      <w:lang w:eastAsia="ja-JP" w:bidi="ar-SA"/>
    </w:rPr>
  </w:style>
  <w:style w:type="character" w:customStyle="1" w:styleId="30">
    <w:name w:val="כותרת 3 תו"/>
    <w:basedOn w:val="a3"/>
    <w:link w:val="3"/>
    <w:uiPriority w:val="4"/>
    <w:rsid w:val="006D277D"/>
    <w:rPr>
      <w:rFonts w:ascii="Times New Roman" w:eastAsia="SimSun" w:hAnsi="Times New Roman" w:cs="Times New Roman"/>
      <w:b/>
      <w:bCs/>
      <w:kern w:val="24"/>
      <w:lang w:eastAsia="ja-JP" w:bidi="ar-SA"/>
    </w:rPr>
  </w:style>
  <w:style w:type="character" w:customStyle="1" w:styleId="40">
    <w:name w:val="כותרת 4 תו"/>
    <w:basedOn w:val="a3"/>
    <w:link w:val="4"/>
    <w:uiPriority w:val="4"/>
    <w:rsid w:val="00C0305E"/>
    <w:rPr>
      <w:rFonts w:asciiTheme="majorBidi" w:eastAsiaTheme="majorEastAsia" w:hAnsiTheme="majorBidi" w:cstheme="majorBidi"/>
      <w:i/>
      <w:iCs/>
    </w:rPr>
  </w:style>
  <w:style w:type="character" w:customStyle="1" w:styleId="50">
    <w:name w:val="כותרת 5 תו"/>
    <w:basedOn w:val="a3"/>
    <w:link w:val="5"/>
    <w:uiPriority w:val="4"/>
    <w:rsid w:val="00ED10E5"/>
    <w:rPr>
      <w:rFonts w:asciiTheme="majorHAnsi" w:eastAsiaTheme="majorEastAsia" w:hAnsiTheme="majorHAnsi" w:cstheme="majorBidi"/>
      <w:i/>
      <w:iCs/>
      <w:kern w:val="24"/>
    </w:rPr>
  </w:style>
  <w:style w:type="character" w:customStyle="1" w:styleId="60">
    <w:name w:val="כותרת 6 תו"/>
    <w:basedOn w:val="a3"/>
    <w:link w:val="6"/>
    <w:uiPriority w:val="9"/>
    <w:semiHidden/>
    <w:rsid w:val="00ED10E5"/>
    <w:rPr>
      <w:rFonts w:asciiTheme="majorHAnsi" w:eastAsiaTheme="majorEastAsia" w:hAnsiTheme="majorHAnsi" w:cstheme="majorBidi"/>
      <w:color w:val="1F3763" w:themeColor="accent1" w:themeShade="7F"/>
      <w:kern w:val="24"/>
    </w:rPr>
  </w:style>
  <w:style w:type="character" w:customStyle="1" w:styleId="70">
    <w:name w:val="כותרת 7 תו"/>
    <w:basedOn w:val="a3"/>
    <w:link w:val="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80">
    <w:name w:val="כותרת 8 תו"/>
    <w:basedOn w:val="a3"/>
    <w:link w:val="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a7">
    <w:name w:val="Title"/>
    <w:basedOn w:val="a1"/>
    <w:link w:val="a8"/>
    <w:qFormat/>
    <w:rsid w:val="00ED10E5"/>
    <w:pPr>
      <w:spacing w:before="2400"/>
      <w:ind w:firstLine="0"/>
      <w:contextualSpacing/>
      <w:jc w:val="center"/>
    </w:pPr>
    <w:rPr>
      <w:rFonts w:asciiTheme="majorHAnsi" w:eastAsiaTheme="majorEastAsia" w:hAnsiTheme="majorHAnsi"/>
    </w:rPr>
  </w:style>
  <w:style w:type="character" w:customStyle="1" w:styleId="a8">
    <w:name w:val="כותרת טקסט תו"/>
    <w:basedOn w:val="a3"/>
    <w:link w:val="a7"/>
    <w:rsid w:val="00ED10E5"/>
    <w:rPr>
      <w:rFonts w:asciiTheme="majorHAnsi" w:eastAsiaTheme="majorEastAsia" w:hAnsiTheme="majorHAnsi" w:cstheme="majorBidi"/>
      <w:kern w:val="24"/>
    </w:rPr>
  </w:style>
  <w:style w:type="paragraph" w:styleId="a9">
    <w:name w:val="Subtitle"/>
    <w:basedOn w:val="a1"/>
    <w:next w:val="a1"/>
    <w:link w:val="aa"/>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aa">
    <w:name w:val="כותרת משנה תו"/>
    <w:basedOn w:val="a3"/>
    <w:link w:val="a9"/>
    <w:uiPriority w:val="18"/>
    <w:semiHidden/>
    <w:rsid w:val="00C24F2B"/>
    <w:rPr>
      <w:color w:val="5A5A5A" w:themeColor="text1" w:themeTint="A5"/>
      <w:spacing w:val="15"/>
      <w:kern w:val="24"/>
      <w:sz w:val="22"/>
      <w:szCs w:val="22"/>
    </w:rPr>
  </w:style>
  <w:style w:type="paragraph" w:styleId="ab">
    <w:name w:val="List Paragraph"/>
    <w:basedOn w:val="a1"/>
    <w:uiPriority w:val="34"/>
    <w:unhideWhenUsed/>
    <w:qFormat/>
    <w:rsid w:val="00ED10E5"/>
    <w:pPr>
      <w:ind w:left="720" w:firstLine="0"/>
      <w:contextualSpacing/>
    </w:pPr>
  </w:style>
  <w:style w:type="paragraph" w:styleId="ac">
    <w:name w:val="header"/>
    <w:basedOn w:val="a1"/>
    <w:link w:val="ad"/>
    <w:uiPriority w:val="99"/>
    <w:unhideWhenUsed/>
    <w:qFormat/>
    <w:rsid w:val="00ED10E5"/>
    <w:pPr>
      <w:spacing w:line="240" w:lineRule="auto"/>
      <w:ind w:firstLine="0"/>
    </w:pPr>
  </w:style>
  <w:style w:type="character" w:customStyle="1" w:styleId="ad">
    <w:name w:val="כותרת עליונה תו"/>
    <w:basedOn w:val="a3"/>
    <w:link w:val="ac"/>
    <w:uiPriority w:val="99"/>
    <w:rsid w:val="00ED10E5"/>
    <w:rPr>
      <w:kern w:val="24"/>
    </w:rPr>
  </w:style>
  <w:style w:type="paragraph" w:styleId="ae">
    <w:name w:val="footer"/>
    <w:basedOn w:val="a1"/>
    <w:link w:val="af"/>
    <w:uiPriority w:val="99"/>
    <w:unhideWhenUsed/>
    <w:rsid w:val="00C24F2B"/>
    <w:pPr>
      <w:tabs>
        <w:tab w:val="center" w:pos="4680"/>
        <w:tab w:val="right" w:pos="9360"/>
      </w:tabs>
    </w:pPr>
  </w:style>
  <w:style w:type="character" w:customStyle="1" w:styleId="af">
    <w:name w:val="כותרת תחתונה תו"/>
    <w:basedOn w:val="a3"/>
    <w:link w:val="ae"/>
    <w:uiPriority w:val="99"/>
    <w:rsid w:val="00C24F2B"/>
    <w:rPr>
      <w:rFonts w:ascii="Calibri" w:eastAsia="David" w:hAnsi="Calibri" w:cs="David"/>
      <w:sz w:val="24"/>
      <w:szCs w:val="24"/>
    </w:rPr>
  </w:style>
  <w:style w:type="character" w:styleId="af0">
    <w:name w:val="annotation reference"/>
    <w:basedOn w:val="a3"/>
    <w:uiPriority w:val="99"/>
    <w:semiHidden/>
    <w:unhideWhenUsed/>
    <w:rsid w:val="00DC5BE2"/>
    <w:rPr>
      <w:sz w:val="16"/>
      <w:szCs w:val="16"/>
    </w:rPr>
  </w:style>
  <w:style w:type="paragraph" w:styleId="af1">
    <w:name w:val="annotation text"/>
    <w:basedOn w:val="a1"/>
    <w:link w:val="af2"/>
    <w:uiPriority w:val="99"/>
    <w:unhideWhenUsed/>
    <w:rsid w:val="00DC5BE2"/>
    <w:rPr>
      <w:sz w:val="20"/>
      <w:szCs w:val="20"/>
    </w:rPr>
  </w:style>
  <w:style w:type="character" w:customStyle="1" w:styleId="af2">
    <w:name w:val="טקסט הערה תו"/>
    <w:basedOn w:val="a3"/>
    <w:link w:val="af1"/>
    <w:uiPriority w:val="99"/>
    <w:rsid w:val="00DC5BE2"/>
    <w:rPr>
      <w:rFonts w:ascii="Calibri" w:eastAsia="David" w:hAnsi="Calibri" w:cs="David"/>
      <w:sz w:val="20"/>
      <w:szCs w:val="20"/>
    </w:rPr>
  </w:style>
  <w:style w:type="paragraph" w:styleId="af3">
    <w:name w:val="annotation subject"/>
    <w:basedOn w:val="af1"/>
    <w:next w:val="af1"/>
    <w:link w:val="af4"/>
    <w:uiPriority w:val="99"/>
    <w:semiHidden/>
    <w:unhideWhenUsed/>
    <w:rsid w:val="00DC5BE2"/>
    <w:rPr>
      <w:b/>
      <w:bCs/>
    </w:rPr>
  </w:style>
  <w:style w:type="character" w:customStyle="1" w:styleId="af4">
    <w:name w:val="נושא הערה תו"/>
    <w:basedOn w:val="af2"/>
    <w:link w:val="af3"/>
    <w:uiPriority w:val="99"/>
    <w:semiHidden/>
    <w:rsid w:val="00DC5BE2"/>
    <w:rPr>
      <w:rFonts w:ascii="Calibri" w:eastAsia="David" w:hAnsi="Calibri" w:cs="David"/>
      <w:b/>
      <w:bCs/>
      <w:sz w:val="20"/>
      <w:szCs w:val="20"/>
    </w:rPr>
  </w:style>
  <w:style w:type="paragraph" w:styleId="af5">
    <w:name w:val="Balloon Text"/>
    <w:basedOn w:val="a1"/>
    <w:link w:val="af6"/>
    <w:uiPriority w:val="99"/>
    <w:semiHidden/>
    <w:unhideWhenUsed/>
    <w:rsid w:val="00DC5BE2"/>
    <w:rPr>
      <w:rFonts w:ascii="Segoe UI" w:hAnsi="Segoe UI" w:cs="Segoe UI"/>
      <w:sz w:val="18"/>
      <w:szCs w:val="18"/>
    </w:rPr>
  </w:style>
  <w:style w:type="character" w:customStyle="1" w:styleId="af6">
    <w:name w:val="טקסט בלונים תו"/>
    <w:basedOn w:val="a3"/>
    <w:link w:val="af5"/>
    <w:uiPriority w:val="99"/>
    <w:semiHidden/>
    <w:rsid w:val="00DC5BE2"/>
    <w:rPr>
      <w:rFonts w:ascii="Segoe UI" w:eastAsia="David" w:hAnsi="Segoe UI" w:cs="Segoe UI"/>
      <w:sz w:val="18"/>
      <w:szCs w:val="18"/>
    </w:rPr>
  </w:style>
  <w:style w:type="character" w:styleId="Hyperlink">
    <w:name w:val="Hyperlink"/>
    <w:basedOn w:val="a3"/>
    <w:uiPriority w:val="99"/>
    <w:unhideWhenUsed/>
    <w:rsid w:val="00FA39DA"/>
    <w:rPr>
      <w:color w:val="0563C1" w:themeColor="hyperlink"/>
      <w:u w:val="single"/>
    </w:rPr>
  </w:style>
  <w:style w:type="character" w:customStyle="1" w:styleId="UnresolvedMention">
    <w:name w:val="Unresolved Mention"/>
    <w:basedOn w:val="a3"/>
    <w:uiPriority w:val="99"/>
    <w:semiHidden/>
    <w:unhideWhenUsed/>
    <w:rsid w:val="00FA39DA"/>
    <w:rPr>
      <w:color w:val="605E5C"/>
      <w:shd w:val="clear" w:color="auto" w:fill="E1DFDD"/>
    </w:rPr>
  </w:style>
  <w:style w:type="paragraph" w:styleId="NormalWeb">
    <w:name w:val="Normal (Web)"/>
    <w:basedOn w:val="a1"/>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af7">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a3"/>
    <w:rsid w:val="00976673"/>
  </w:style>
  <w:style w:type="paragraph" w:customStyle="1" w:styleId="SectionTitle">
    <w:name w:val="Section Title"/>
    <w:basedOn w:val="a1"/>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a1"/>
    <w:uiPriority w:val="39"/>
    <w:qFormat/>
    <w:rsid w:val="00E46BEB"/>
    <w:pPr>
      <w:spacing w:before="240"/>
      <w:ind w:firstLine="0"/>
      <w:contextualSpacing/>
      <w:jc w:val="left"/>
    </w:pPr>
    <w:rPr>
      <w:b/>
      <w:bCs/>
    </w:rPr>
  </w:style>
  <w:style w:type="paragraph" w:customStyle="1" w:styleId="Title2">
    <w:name w:val="Title 2"/>
    <w:basedOn w:val="a1"/>
    <w:uiPriority w:val="1"/>
    <w:qFormat/>
    <w:rsid w:val="00ED10E5"/>
    <w:pPr>
      <w:ind w:firstLine="0"/>
      <w:jc w:val="center"/>
    </w:pPr>
  </w:style>
  <w:style w:type="character" w:customStyle="1" w:styleId="90">
    <w:name w:val="כותרת 9 תו"/>
    <w:basedOn w:val="a3"/>
    <w:link w:val="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af8">
    <w:name w:val="caption"/>
    <w:basedOn w:val="a1"/>
    <w:next w:val="a1"/>
    <w:uiPriority w:val="35"/>
    <w:unhideWhenUsed/>
    <w:qFormat/>
    <w:rsid w:val="00ED10E5"/>
    <w:pPr>
      <w:spacing w:after="200" w:line="240" w:lineRule="auto"/>
      <w:ind w:firstLine="0"/>
    </w:pPr>
    <w:rPr>
      <w:i/>
      <w:iCs/>
      <w:color w:val="44546A" w:themeColor="text2"/>
      <w:sz w:val="22"/>
      <w:szCs w:val="18"/>
    </w:rPr>
  </w:style>
  <w:style w:type="character" w:styleId="af9">
    <w:name w:val="footnote reference"/>
    <w:basedOn w:val="a3"/>
    <w:uiPriority w:val="5"/>
    <w:semiHidden/>
    <w:unhideWhenUsed/>
    <w:qFormat/>
    <w:rsid w:val="00ED10E5"/>
    <w:rPr>
      <w:vertAlign w:val="superscript"/>
    </w:rPr>
  </w:style>
  <w:style w:type="paragraph" w:styleId="afa">
    <w:name w:val="endnote text"/>
    <w:basedOn w:val="a1"/>
    <w:link w:val="afb"/>
    <w:uiPriority w:val="99"/>
    <w:semiHidden/>
    <w:unhideWhenUsed/>
    <w:qFormat/>
    <w:rsid w:val="00ED10E5"/>
    <w:pPr>
      <w:spacing w:line="240" w:lineRule="auto"/>
    </w:pPr>
    <w:rPr>
      <w:sz w:val="22"/>
      <w:szCs w:val="20"/>
    </w:rPr>
  </w:style>
  <w:style w:type="character" w:customStyle="1" w:styleId="afb">
    <w:name w:val="טקסט הערת סיום תו"/>
    <w:basedOn w:val="a3"/>
    <w:link w:val="afa"/>
    <w:uiPriority w:val="99"/>
    <w:semiHidden/>
    <w:rsid w:val="00ED10E5"/>
    <w:rPr>
      <w:kern w:val="24"/>
      <w:sz w:val="22"/>
      <w:szCs w:val="20"/>
    </w:rPr>
  </w:style>
  <w:style w:type="paragraph" w:styleId="a0">
    <w:name w:val="List Bullet"/>
    <w:basedOn w:val="a1"/>
    <w:uiPriority w:val="9"/>
    <w:semiHidden/>
    <w:unhideWhenUsed/>
    <w:qFormat/>
    <w:rsid w:val="00ED10E5"/>
    <w:pPr>
      <w:numPr>
        <w:numId w:val="16"/>
      </w:numPr>
      <w:contextualSpacing/>
    </w:pPr>
  </w:style>
  <w:style w:type="paragraph" w:styleId="a">
    <w:name w:val="List Number"/>
    <w:basedOn w:val="a1"/>
    <w:uiPriority w:val="9"/>
    <w:semiHidden/>
    <w:unhideWhenUsed/>
    <w:qFormat/>
    <w:rsid w:val="00ED10E5"/>
    <w:pPr>
      <w:numPr>
        <w:numId w:val="18"/>
      </w:numPr>
      <w:contextualSpacing/>
    </w:pPr>
  </w:style>
  <w:style w:type="character" w:styleId="afc">
    <w:name w:val="Strong"/>
    <w:basedOn w:val="a3"/>
    <w:uiPriority w:val="22"/>
    <w:unhideWhenUsed/>
    <w:qFormat/>
    <w:rsid w:val="00ED10E5"/>
    <w:rPr>
      <w:b w:val="0"/>
      <w:bCs w:val="0"/>
      <w:caps/>
      <w:smallCaps w:val="0"/>
    </w:rPr>
  </w:style>
  <w:style w:type="character" w:styleId="afd">
    <w:name w:val="Emphasis"/>
    <w:basedOn w:val="a3"/>
    <w:uiPriority w:val="4"/>
    <w:unhideWhenUsed/>
    <w:qFormat/>
    <w:rsid w:val="00ED10E5"/>
    <w:rPr>
      <w:i/>
      <w:iCs/>
    </w:rPr>
  </w:style>
  <w:style w:type="paragraph" w:styleId="afe">
    <w:name w:val="Quote"/>
    <w:basedOn w:val="a1"/>
    <w:next w:val="a1"/>
    <w:link w:val="aff"/>
    <w:uiPriority w:val="29"/>
    <w:unhideWhenUsed/>
    <w:qFormat/>
    <w:rsid w:val="00ED10E5"/>
    <w:pPr>
      <w:spacing w:before="200" w:after="160"/>
      <w:ind w:left="864" w:right="864" w:firstLine="0"/>
      <w:jc w:val="center"/>
    </w:pPr>
    <w:rPr>
      <w:i/>
      <w:iCs/>
      <w:color w:val="404040" w:themeColor="text1" w:themeTint="BF"/>
    </w:rPr>
  </w:style>
  <w:style w:type="character" w:customStyle="1" w:styleId="aff">
    <w:name w:val="ציטוט תו"/>
    <w:basedOn w:val="a3"/>
    <w:link w:val="afe"/>
    <w:uiPriority w:val="29"/>
    <w:rsid w:val="00ED10E5"/>
    <w:rPr>
      <w:i/>
      <w:iCs/>
      <w:color w:val="404040" w:themeColor="text1" w:themeTint="BF"/>
      <w:kern w:val="24"/>
    </w:rPr>
  </w:style>
  <w:style w:type="paragraph" w:styleId="aff0">
    <w:name w:val="Intense Quote"/>
    <w:basedOn w:val="a1"/>
    <w:next w:val="a1"/>
    <w:link w:val="aff1"/>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aff1">
    <w:name w:val="ציטוט חזק תו"/>
    <w:basedOn w:val="a3"/>
    <w:link w:val="aff0"/>
    <w:uiPriority w:val="30"/>
    <w:rsid w:val="00ED10E5"/>
    <w:rPr>
      <w:i/>
      <w:iCs/>
      <w:color w:val="404040" w:themeColor="text1" w:themeTint="BF"/>
      <w:kern w:val="24"/>
    </w:rPr>
  </w:style>
  <w:style w:type="character" w:styleId="aff2">
    <w:name w:val="Intense Emphasis"/>
    <w:basedOn w:val="a3"/>
    <w:uiPriority w:val="21"/>
    <w:unhideWhenUsed/>
    <w:qFormat/>
    <w:rsid w:val="00ED10E5"/>
    <w:rPr>
      <w:i/>
      <w:iCs/>
      <w:color w:val="0F1C32" w:themeColor="accent1" w:themeShade="40"/>
    </w:rPr>
  </w:style>
  <w:style w:type="character" w:styleId="aff3">
    <w:name w:val="Intense Reference"/>
    <w:basedOn w:val="a3"/>
    <w:uiPriority w:val="32"/>
    <w:unhideWhenUsed/>
    <w:qFormat/>
    <w:rsid w:val="00ED10E5"/>
    <w:rPr>
      <w:b/>
      <w:bCs/>
      <w:caps w:val="0"/>
      <w:smallCaps/>
      <w:color w:val="595959" w:themeColor="text1" w:themeTint="A6"/>
      <w:spacing w:val="5"/>
    </w:rPr>
  </w:style>
  <w:style w:type="paragraph" w:styleId="aff4">
    <w:name w:val="Bibliography"/>
    <w:basedOn w:val="a1"/>
    <w:next w:val="a1"/>
    <w:uiPriority w:val="37"/>
    <w:unhideWhenUsed/>
    <w:qFormat/>
    <w:rsid w:val="00ED10E5"/>
    <w:pPr>
      <w:ind w:left="720" w:hanging="720"/>
    </w:pPr>
  </w:style>
  <w:style w:type="paragraph" w:styleId="aff5">
    <w:name w:val="TOC Heading"/>
    <w:basedOn w:val="1"/>
    <w:next w:val="a1"/>
    <w:uiPriority w:val="39"/>
    <w:unhideWhenUsed/>
    <w:qFormat/>
    <w:rsid w:val="00ED10E5"/>
    <w:pPr>
      <w:spacing w:before="240"/>
      <w:ind w:firstLine="720"/>
      <w:jc w:val="left"/>
      <w:outlineLvl w:val="9"/>
    </w:pPr>
    <w:rPr>
      <w:bCs w:val="0"/>
      <w:szCs w:val="32"/>
    </w:rPr>
  </w:style>
  <w:style w:type="paragraph" w:customStyle="1" w:styleId="Caption1">
    <w:name w:val="Caption1"/>
    <w:basedOn w:val="a2"/>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a1"/>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a6"/>
    <w:link w:val="Caption1"/>
    <w:rsid w:val="001F2731"/>
    <w:rPr>
      <w:rFonts w:asciiTheme="majorBidi" w:hAnsiTheme="majorBidi" w:cstheme="majorBidi"/>
      <w:i/>
      <w:iCs/>
      <w:sz w:val="22"/>
      <w:szCs w:val="22"/>
    </w:rPr>
  </w:style>
  <w:style w:type="paragraph" w:styleId="TOC2">
    <w:name w:val="toc 2"/>
    <w:basedOn w:val="a1"/>
    <w:next w:val="a1"/>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a3"/>
    <w:link w:val="Openingheader"/>
    <w:rsid w:val="00607438"/>
    <w:rPr>
      <w:rFonts w:asciiTheme="majorBidi" w:eastAsia="Times New Roman" w:hAnsiTheme="majorBidi" w:cs="Times New Roman"/>
      <w:noProof/>
      <w:sz w:val="44"/>
      <w:szCs w:val="44"/>
    </w:rPr>
  </w:style>
  <w:style w:type="paragraph" w:styleId="TOC3">
    <w:name w:val="toc 3"/>
    <w:basedOn w:val="a1"/>
    <w:next w:val="a1"/>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a1"/>
    <w:next w:val="a1"/>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a1"/>
    <w:next w:val="a1"/>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a1"/>
    <w:next w:val="a1"/>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a1"/>
    <w:next w:val="a1"/>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a1"/>
    <w:next w:val="a1"/>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a1"/>
    <w:next w:val="a1"/>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a1"/>
    <w:next w:val="a1"/>
    <w:autoRedefine/>
    <w:uiPriority w:val="39"/>
    <w:unhideWhenUsed/>
    <w:rsid w:val="006238E0"/>
    <w:pPr>
      <w:bidi/>
      <w:ind w:left="1920"/>
      <w:jc w:val="left"/>
    </w:pPr>
    <w:rPr>
      <w:rFonts w:asciiTheme="minorHAnsi" w:hAnsiTheme="minorHAnsi" w:cstheme="minorHAnsi"/>
      <w:sz w:val="18"/>
      <w:szCs w:val="18"/>
    </w:rPr>
  </w:style>
  <w:style w:type="table" w:styleId="aff6">
    <w:name w:val="Table Grid"/>
    <w:basedOn w:val="a4"/>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7">
    <w:name w:val="Placeholder Text"/>
    <w:basedOn w:val="a3"/>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osf.io/8dsvp" TargetMode="External"/><Relationship Id="rId23"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84947"/>
    <w:rsid w:val="003858F0"/>
    <w:rsid w:val="003C27B7"/>
    <w:rsid w:val="003E49DE"/>
    <w:rsid w:val="0041443A"/>
    <w:rsid w:val="00432463"/>
    <w:rsid w:val="004455E0"/>
    <w:rsid w:val="004855D7"/>
    <w:rsid w:val="00494A0B"/>
    <w:rsid w:val="004C18BC"/>
    <w:rsid w:val="004F6766"/>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5630FD8FAA2D4003A9D6CDE81B9D9673">
    <w:name w:val="5630FD8FAA2D4003A9D6CDE81B9D9673"/>
    <w:rsid w:val="00D73831"/>
    <w:pPr>
      <w:bidi/>
    </w:pPr>
  </w:style>
  <w:style w:type="character" w:styleId="a3">
    <w:name w:val="Placeholder Text"/>
    <w:basedOn w:val="a0"/>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92</TotalTime>
  <Pages>47</Pages>
  <Words>40111</Words>
  <Characters>228634</Characters>
  <Application>Microsoft Office Word</Application>
  <DocSecurity>0</DocSecurity>
  <Lines>1905</Lines>
  <Paragraphs>53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8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zeev</cp:lastModifiedBy>
  <cp:revision>925</cp:revision>
  <cp:lastPrinted>2023-01-04T12:57:00Z</cp:lastPrinted>
  <dcterms:created xsi:type="dcterms:W3CDTF">2022-09-19T06:03:00Z</dcterms:created>
  <dcterms:modified xsi:type="dcterms:W3CDTF">2023-07-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